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E6C4A7" w14:textId="0B801231" w:rsidR="002A037F" w:rsidRPr="00D705DD" w:rsidRDefault="00D705DD" w:rsidP="00577FB6">
      <w:pPr>
        <w:spacing w:line="480" w:lineRule="auto"/>
        <w:rPr>
          <w:b/>
          <w:sz w:val="28"/>
        </w:rPr>
      </w:pPr>
      <w:r w:rsidRPr="00D705DD">
        <w:rPr>
          <w:rFonts w:ascii="Calibri" w:hAnsi="Calibri"/>
          <w:b/>
          <w:color w:val="000000"/>
          <w:sz w:val="28"/>
        </w:rPr>
        <w:t>Microbes and asthma: opportunities for intervention</w:t>
      </w:r>
    </w:p>
    <w:p w14:paraId="35C0E60A" w14:textId="77777777" w:rsidR="00FF2136" w:rsidRPr="00DB3C3E" w:rsidRDefault="006A01F3" w:rsidP="00577FB6">
      <w:pPr>
        <w:spacing w:line="480" w:lineRule="auto"/>
      </w:pPr>
      <w:r w:rsidRPr="00DB3C3E">
        <w:t>Author list and affiliations:</w:t>
      </w:r>
    </w:p>
    <w:p w14:paraId="4445D497" w14:textId="64811E6F" w:rsidR="00BA05DA" w:rsidRPr="00DB3C3E" w:rsidRDefault="00BA05DA" w:rsidP="00577FB6">
      <w:pPr>
        <w:spacing w:line="480" w:lineRule="auto"/>
        <w:rPr>
          <w:vertAlign w:val="superscript"/>
          <w:lang w:val="en-US"/>
        </w:rPr>
      </w:pPr>
      <w:r w:rsidRPr="00DB3C3E">
        <w:rPr>
          <w:lang w:val="en-US"/>
        </w:rPr>
        <w:t>Hermelijn H. Smits</w:t>
      </w:r>
      <w:r w:rsidR="003E0978">
        <w:rPr>
          <w:lang w:val="en-US"/>
        </w:rPr>
        <w:t>, PhD</w:t>
      </w:r>
      <w:r w:rsidRPr="00DB3C3E">
        <w:rPr>
          <w:vertAlign w:val="superscript"/>
          <w:lang w:val="en-US"/>
        </w:rPr>
        <w:t>1</w:t>
      </w:r>
      <w:r w:rsidRPr="00DB3C3E">
        <w:rPr>
          <w:lang w:val="en-US"/>
        </w:rPr>
        <w:t>, Pieter S. Hiemstra</w:t>
      </w:r>
      <w:r w:rsidR="003E0978">
        <w:rPr>
          <w:lang w:val="en-US"/>
        </w:rPr>
        <w:t>, PhD</w:t>
      </w:r>
      <w:r w:rsidRPr="00DB3C3E">
        <w:rPr>
          <w:vertAlign w:val="superscript"/>
          <w:lang w:val="en-US"/>
        </w:rPr>
        <w:t>2</w:t>
      </w:r>
      <w:r w:rsidRPr="00DB3C3E">
        <w:rPr>
          <w:lang w:val="en-US"/>
        </w:rPr>
        <w:t xml:space="preserve">, Clarissa </w:t>
      </w:r>
      <w:r w:rsidR="00644223" w:rsidRPr="00DB3C3E">
        <w:rPr>
          <w:lang w:val="en-US"/>
        </w:rPr>
        <w:t>Prazeres d</w:t>
      </w:r>
      <w:r w:rsidRPr="00DB3C3E">
        <w:rPr>
          <w:lang w:val="en-US"/>
        </w:rPr>
        <w:t>a Costa</w:t>
      </w:r>
      <w:r w:rsidR="003E0978">
        <w:rPr>
          <w:lang w:val="en-US"/>
        </w:rPr>
        <w:t>, MD</w:t>
      </w:r>
      <w:r w:rsidR="006F6A8A">
        <w:rPr>
          <w:lang w:val="en-US"/>
        </w:rPr>
        <w:t>, PhD</w:t>
      </w:r>
      <w:r w:rsidRPr="00DB3C3E">
        <w:rPr>
          <w:vertAlign w:val="superscript"/>
          <w:lang w:val="en-US"/>
        </w:rPr>
        <w:t>3</w:t>
      </w:r>
      <w:r w:rsidRPr="00DB3C3E">
        <w:rPr>
          <w:lang w:val="en-US"/>
        </w:rPr>
        <w:t>, Markus Ege</w:t>
      </w:r>
      <w:r w:rsidR="006F6A8A">
        <w:rPr>
          <w:lang w:val="en-US"/>
        </w:rPr>
        <w:t>, PhD</w:t>
      </w:r>
      <w:r w:rsidRPr="00DB3C3E">
        <w:rPr>
          <w:vertAlign w:val="superscript"/>
          <w:lang w:val="en-US"/>
        </w:rPr>
        <w:t>4</w:t>
      </w:r>
      <w:r w:rsidRPr="00DB3C3E">
        <w:rPr>
          <w:lang w:val="en-US"/>
        </w:rPr>
        <w:t>, Michael Edwards</w:t>
      </w:r>
      <w:r w:rsidR="006F6A8A">
        <w:rPr>
          <w:lang w:val="en-US"/>
        </w:rPr>
        <w:t>, PhD</w:t>
      </w:r>
      <w:r w:rsidRPr="00DB3C3E">
        <w:rPr>
          <w:vertAlign w:val="superscript"/>
          <w:lang w:val="en-US"/>
        </w:rPr>
        <w:t>5</w:t>
      </w:r>
      <w:r w:rsidRPr="00DB3C3E">
        <w:rPr>
          <w:lang w:val="en-US"/>
        </w:rPr>
        <w:t>, Holger Garn</w:t>
      </w:r>
      <w:r w:rsidR="006F6A8A">
        <w:rPr>
          <w:lang w:val="en-US"/>
        </w:rPr>
        <w:t>, PhD</w:t>
      </w:r>
      <w:r w:rsidRPr="00DB3C3E">
        <w:rPr>
          <w:vertAlign w:val="superscript"/>
          <w:lang w:val="en-US"/>
        </w:rPr>
        <w:t>6</w:t>
      </w:r>
      <w:r w:rsidRPr="00DB3C3E">
        <w:rPr>
          <w:lang w:val="en-US"/>
        </w:rPr>
        <w:t xml:space="preserve">, </w:t>
      </w:r>
      <w:r w:rsidRPr="00AA7D78">
        <w:rPr>
          <w:lang w:val="en-US"/>
        </w:rPr>
        <w:t xml:space="preserve">Peter </w:t>
      </w:r>
      <w:r w:rsidR="00E96B38" w:rsidRPr="00AA7D78">
        <w:rPr>
          <w:lang w:val="en-US"/>
        </w:rPr>
        <w:t xml:space="preserve">H. </w:t>
      </w:r>
      <w:r w:rsidRPr="00AA7D78">
        <w:rPr>
          <w:lang w:val="en-US"/>
        </w:rPr>
        <w:t>Howarth</w:t>
      </w:r>
      <w:r w:rsidR="006F6A8A">
        <w:rPr>
          <w:lang w:val="en-US"/>
        </w:rPr>
        <w:t>, MD</w:t>
      </w:r>
      <w:r w:rsidRPr="00AA7D78">
        <w:rPr>
          <w:vertAlign w:val="superscript"/>
          <w:lang w:val="en-US"/>
        </w:rPr>
        <w:t>7</w:t>
      </w:r>
      <w:r w:rsidRPr="00DB3C3E">
        <w:rPr>
          <w:lang w:val="en-US"/>
        </w:rPr>
        <w:t>, Tuomas Jar</w:t>
      </w:r>
      <w:r w:rsidR="00E96B38" w:rsidRPr="00DB3C3E">
        <w:rPr>
          <w:lang w:val="en-US"/>
        </w:rPr>
        <w:t>t</w:t>
      </w:r>
      <w:r w:rsidRPr="00DB3C3E">
        <w:rPr>
          <w:lang w:val="en-US"/>
        </w:rPr>
        <w:t>ti</w:t>
      </w:r>
      <w:r w:rsidR="006F6A8A">
        <w:rPr>
          <w:lang w:val="en-US"/>
        </w:rPr>
        <w:t>, MD</w:t>
      </w:r>
      <w:r w:rsidRPr="00DB3C3E">
        <w:rPr>
          <w:vertAlign w:val="superscript"/>
          <w:lang w:val="en-US"/>
        </w:rPr>
        <w:t>8</w:t>
      </w:r>
      <w:r w:rsidRPr="00DB3C3E">
        <w:rPr>
          <w:lang w:val="en-US"/>
        </w:rPr>
        <w:t xml:space="preserve">, </w:t>
      </w:r>
      <w:r w:rsidRPr="00AA7D78">
        <w:rPr>
          <w:lang w:val="en-US"/>
        </w:rPr>
        <w:t>Esther C. de Jong</w:t>
      </w:r>
      <w:r w:rsidR="006F6A8A">
        <w:rPr>
          <w:lang w:val="en-US"/>
        </w:rPr>
        <w:t>, PhD</w:t>
      </w:r>
      <w:r w:rsidRPr="00AA7D78">
        <w:rPr>
          <w:vertAlign w:val="superscript"/>
          <w:lang w:val="en-US"/>
        </w:rPr>
        <w:t>9</w:t>
      </w:r>
      <w:r w:rsidRPr="00DB3C3E">
        <w:rPr>
          <w:lang w:val="en-US"/>
        </w:rPr>
        <w:t xml:space="preserve">, Rick </w:t>
      </w:r>
      <w:r w:rsidR="00796644">
        <w:rPr>
          <w:lang w:val="en-US"/>
        </w:rPr>
        <w:t xml:space="preserve">M. </w:t>
      </w:r>
      <w:r w:rsidRPr="00DB3C3E">
        <w:rPr>
          <w:lang w:val="en-US"/>
        </w:rPr>
        <w:t>Maizels</w:t>
      </w:r>
      <w:r w:rsidR="006F6A8A">
        <w:rPr>
          <w:lang w:val="en-US"/>
        </w:rPr>
        <w:t>, PhD</w:t>
      </w:r>
      <w:r w:rsidRPr="00DB3C3E">
        <w:rPr>
          <w:vertAlign w:val="superscript"/>
          <w:lang w:val="en-US"/>
        </w:rPr>
        <w:t>10</w:t>
      </w:r>
      <w:r w:rsidRPr="00DB3C3E">
        <w:rPr>
          <w:lang w:val="en-US"/>
        </w:rPr>
        <w:t>, Ben Marsland</w:t>
      </w:r>
      <w:r w:rsidR="006F6A8A">
        <w:rPr>
          <w:lang w:val="en-US"/>
        </w:rPr>
        <w:t>, PhD</w:t>
      </w:r>
      <w:r w:rsidRPr="00DB3C3E">
        <w:rPr>
          <w:vertAlign w:val="superscript"/>
          <w:lang w:val="en-US"/>
        </w:rPr>
        <w:t>11</w:t>
      </w:r>
      <w:r w:rsidRPr="00DB3C3E">
        <w:rPr>
          <w:lang w:val="en-US"/>
        </w:rPr>
        <w:t xml:space="preserve">, Henry </w:t>
      </w:r>
      <w:r w:rsidR="00796644">
        <w:rPr>
          <w:lang w:val="en-US"/>
        </w:rPr>
        <w:t xml:space="preserve">J. </w:t>
      </w:r>
      <w:r w:rsidRPr="00DB3C3E">
        <w:rPr>
          <w:lang w:val="en-US"/>
        </w:rPr>
        <w:t>McSor</w:t>
      </w:r>
      <w:r w:rsidR="00EA3C84" w:rsidRPr="00DB3C3E">
        <w:rPr>
          <w:lang w:val="en-US"/>
        </w:rPr>
        <w:t>l</w:t>
      </w:r>
      <w:r w:rsidRPr="00DB3C3E">
        <w:rPr>
          <w:lang w:val="en-US"/>
        </w:rPr>
        <w:t>ey</w:t>
      </w:r>
      <w:r w:rsidR="006F6A8A">
        <w:rPr>
          <w:lang w:val="en-US"/>
        </w:rPr>
        <w:t>, PhD</w:t>
      </w:r>
      <w:r w:rsidRPr="00DB3C3E">
        <w:rPr>
          <w:vertAlign w:val="superscript"/>
          <w:lang w:val="en-US"/>
        </w:rPr>
        <w:t>1</w:t>
      </w:r>
      <w:r w:rsidR="00E96B38" w:rsidRPr="00DB3C3E">
        <w:rPr>
          <w:vertAlign w:val="superscript"/>
          <w:lang w:val="en-US"/>
        </w:rPr>
        <w:t>0</w:t>
      </w:r>
      <w:r w:rsidRPr="00DB3C3E">
        <w:rPr>
          <w:lang w:val="en-US"/>
        </w:rPr>
        <w:t>, Anne Müller</w:t>
      </w:r>
      <w:r w:rsidR="006F6A8A">
        <w:rPr>
          <w:lang w:val="en-US"/>
        </w:rPr>
        <w:t>, PhD</w:t>
      </w:r>
      <w:r w:rsidRPr="00DB3C3E">
        <w:rPr>
          <w:vertAlign w:val="superscript"/>
          <w:lang w:val="en-US"/>
        </w:rPr>
        <w:t>1</w:t>
      </w:r>
      <w:r w:rsidR="00E96B38" w:rsidRPr="00DB3C3E">
        <w:rPr>
          <w:vertAlign w:val="superscript"/>
          <w:lang w:val="en-US"/>
        </w:rPr>
        <w:t>2</w:t>
      </w:r>
      <w:r w:rsidRPr="00DB3C3E">
        <w:rPr>
          <w:lang w:val="en-US"/>
        </w:rPr>
        <w:t xml:space="preserve">, Petra </w:t>
      </w:r>
      <w:r w:rsidR="00CF28D4" w:rsidRPr="00DB3C3E">
        <w:rPr>
          <w:lang w:val="en-US"/>
        </w:rPr>
        <w:t xml:space="preserve">I. </w:t>
      </w:r>
      <w:r w:rsidRPr="00DB3C3E">
        <w:rPr>
          <w:lang w:val="en-US"/>
        </w:rPr>
        <w:t>Pfefferle</w:t>
      </w:r>
      <w:r w:rsidR="006F6A8A">
        <w:rPr>
          <w:lang w:val="en-US"/>
        </w:rPr>
        <w:t>, PhD</w:t>
      </w:r>
      <w:r w:rsidRPr="00DB3C3E">
        <w:rPr>
          <w:vertAlign w:val="superscript"/>
          <w:lang w:val="en-US"/>
        </w:rPr>
        <w:t>1</w:t>
      </w:r>
      <w:r w:rsidR="00E96B38" w:rsidRPr="00DB3C3E">
        <w:rPr>
          <w:vertAlign w:val="superscript"/>
          <w:lang w:val="en-US"/>
        </w:rPr>
        <w:t>3</w:t>
      </w:r>
      <w:r w:rsidRPr="00DB3C3E">
        <w:rPr>
          <w:lang w:val="en-US"/>
        </w:rPr>
        <w:t xml:space="preserve">, </w:t>
      </w:r>
      <w:r w:rsidRPr="00AA7D78">
        <w:rPr>
          <w:lang w:val="en-US"/>
        </w:rPr>
        <w:t>Huub Savelkoul</w:t>
      </w:r>
      <w:r w:rsidR="006F6A8A">
        <w:rPr>
          <w:lang w:val="en-US"/>
        </w:rPr>
        <w:t>, PhD</w:t>
      </w:r>
      <w:r w:rsidRPr="00AA7D78">
        <w:rPr>
          <w:vertAlign w:val="superscript"/>
          <w:lang w:val="en-US"/>
        </w:rPr>
        <w:t>1</w:t>
      </w:r>
      <w:r w:rsidR="00E96B38" w:rsidRPr="00AA7D78">
        <w:rPr>
          <w:vertAlign w:val="superscript"/>
          <w:lang w:val="en-US"/>
        </w:rPr>
        <w:t>4</w:t>
      </w:r>
      <w:r w:rsidRPr="00DB3C3E">
        <w:rPr>
          <w:lang w:val="en-US"/>
        </w:rPr>
        <w:t>, J</w:t>
      </w:r>
      <w:r w:rsidR="00EB0A2A" w:rsidRPr="00DB3C3E">
        <w:rPr>
          <w:lang w:val="en-US"/>
        </w:rPr>
        <w:t>ü</w:t>
      </w:r>
      <w:r w:rsidRPr="00DB3C3E">
        <w:rPr>
          <w:lang w:val="en-US"/>
        </w:rPr>
        <w:t>rgen Schwarze</w:t>
      </w:r>
      <w:r w:rsidR="006F6A8A">
        <w:rPr>
          <w:lang w:val="en-US"/>
        </w:rPr>
        <w:t>, MD</w:t>
      </w:r>
      <w:r w:rsidRPr="00DB3C3E">
        <w:rPr>
          <w:vertAlign w:val="superscript"/>
          <w:lang w:val="en-US"/>
        </w:rPr>
        <w:t>1</w:t>
      </w:r>
      <w:r w:rsidR="00E96B38" w:rsidRPr="00DB3C3E">
        <w:rPr>
          <w:vertAlign w:val="superscript"/>
          <w:lang w:val="en-US"/>
        </w:rPr>
        <w:t>5</w:t>
      </w:r>
      <w:r w:rsidRPr="00DB3C3E">
        <w:rPr>
          <w:lang w:val="en-US"/>
        </w:rPr>
        <w:t xml:space="preserve">, </w:t>
      </w:r>
      <w:r w:rsidR="005913E2" w:rsidRPr="00DB3C3E">
        <w:rPr>
          <w:lang w:val="en-US"/>
        </w:rPr>
        <w:t>Wendy Unger</w:t>
      </w:r>
      <w:r w:rsidR="006F6A8A">
        <w:rPr>
          <w:lang w:val="en-US"/>
        </w:rPr>
        <w:t>, PhD</w:t>
      </w:r>
      <w:r w:rsidR="005913E2" w:rsidRPr="00DB3C3E">
        <w:rPr>
          <w:vertAlign w:val="superscript"/>
          <w:lang w:val="en-US"/>
        </w:rPr>
        <w:t>16</w:t>
      </w:r>
      <w:r w:rsidR="005913E2" w:rsidRPr="00DB3C3E">
        <w:rPr>
          <w:lang w:val="en-US"/>
        </w:rPr>
        <w:t xml:space="preserve">, </w:t>
      </w:r>
      <w:r w:rsidRPr="00DB3C3E">
        <w:rPr>
          <w:lang w:val="en-US"/>
        </w:rPr>
        <w:t>Erika von Mutius</w:t>
      </w:r>
      <w:r w:rsidR="006F6A8A">
        <w:rPr>
          <w:lang w:val="en-US"/>
        </w:rPr>
        <w:t>, MD</w:t>
      </w:r>
      <w:r w:rsidR="0092751D">
        <w:rPr>
          <w:lang w:val="en-US"/>
        </w:rPr>
        <w:t>, MSc</w:t>
      </w:r>
      <w:bookmarkStart w:id="0" w:name="_GoBack"/>
      <w:bookmarkEnd w:id="0"/>
      <w:r w:rsidR="000A0462" w:rsidRPr="00DB3C3E">
        <w:rPr>
          <w:vertAlign w:val="superscript"/>
          <w:lang w:val="en-US"/>
        </w:rPr>
        <w:t>4</w:t>
      </w:r>
      <w:r w:rsidRPr="00DB3C3E">
        <w:rPr>
          <w:lang w:val="en-US"/>
        </w:rPr>
        <w:t>, Maria Yazdanbakhsh</w:t>
      </w:r>
      <w:r w:rsidR="006F6A8A">
        <w:rPr>
          <w:lang w:val="en-US"/>
        </w:rPr>
        <w:t>, PhD</w:t>
      </w:r>
      <w:r w:rsidRPr="00DB3C3E">
        <w:rPr>
          <w:vertAlign w:val="superscript"/>
          <w:lang w:val="en-US"/>
        </w:rPr>
        <w:t>1</w:t>
      </w:r>
      <w:r w:rsidRPr="00DB3C3E">
        <w:rPr>
          <w:lang w:val="en-US"/>
        </w:rPr>
        <w:t>, Christian Taube</w:t>
      </w:r>
      <w:r w:rsidR="006F6A8A">
        <w:rPr>
          <w:lang w:val="en-US"/>
        </w:rPr>
        <w:t>, MD, PhD</w:t>
      </w:r>
      <w:r w:rsidRPr="00DB3C3E">
        <w:rPr>
          <w:vertAlign w:val="superscript"/>
          <w:lang w:val="en-US"/>
        </w:rPr>
        <w:t>2</w:t>
      </w:r>
    </w:p>
    <w:p w14:paraId="45F97F38" w14:textId="1E44E9BB" w:rsidR="000A0462" w:rsidRDefault="00BA05DA" w:rsidP="000A0462">
      <w:pPr>
        <w:spacing w:line="480" w:lineRule="auto"/>
      </w:pPr>
      <w:r w:rsidRPr="00DB3C3E">
        <w:t xml:space="preserve">Dept of </w:t>
      </w:r>
      <w:r w:rsidRPr="00DB3C3E">
        <w:rPr>
          <w:vertAlign w:val="superscript"/>
        </w:rPr>
        <w:t>1</w:t>
      </w:r>
      <w:r w:rsidRPr="00DB3C3E">
        <w:t xml:space="preserve">Parasitology and </w:t>
      </w:r>
      <w:r w:rsidRPr="00DB3C3E">
        <w:rPr>
          <w:vertAlign w:val="superscript"/>
        </w:rPr>
        <w:t>2</w:t>
      </w:r>
      <w:r w:rsidRPr="00DB3C3E">
        <w:t xml:space="preserve">Pulmonology, Leiden University Medical Center, Leiden, The Netherlands; </w:t>
      </w:r>
      <w:r w:rsidR="000A0462" w:rsidRPr="00DB3C3E">
        <w:rPr>
          <w:vertAlign w:val="superscript"/>
        </w:rPr>
        <w:t xml:space="preserve">3 </w:t>
      </w:r>
      <w:r w:rsidR="000A0462" w:rsidRPr="00DB3C3E">
        <w:rPr>
          <w:lang w:val="en-US"/>
        </w:rPr>
        <w:t>Institute of Medical Microbiology, Immunology and Hygiene, Techni</w:t>
      </w:r>
      <w:r w:rsidR="00644223" w:rsidRPr="00DB3C3E">
        <w:rPr>
          <w:lang w:val="en-US"/>
        </w:rPr>
        <w:t xml:space="preserve">sche </w:t>
      </w:r>
      <w:r w:rsidR="000A0462" w:rsidRPr="00DB3C3E">
        <w:rPr>
          <w:lang w:val="en-US"/>
        </w:rPr>
        <w:t>Univers</w:t>
      </w:r>
      <w:r w:rsidR="00644223" w:rsidRPr="00DB3C3E">
        <w:rPr>
          <w:lang w:val="en-US"/>
        </w:rPr>
        <w:t>ä</w:t>
      </w:r>
      <w:r w:rsidR="000A0462" w:rsidRPr="00DB3C3E">
        <w:rPr>
          <w:lang w:val="en-US"/>
        </w:rPr>
        <w:t>t M</w:t>
      </w:r>
      <w:r w:rsidR="00644223" w:rsidRPr="00DB3C3E">
        <w:rPr>
          <w:lang w:val="en-US"/>
        </w:rPr>
        <w:t>ü</w:t>
      </w:r>
      <w:r w:rsidR="000A0462" w:rsidRPr="00DB3C3E">
        <w:rPr>
          <w:lang w:val="en-US"/>
        </w:rPr>
        <w:t>nch</w:t>
      </w:r>
      <w:r w:rsidR="00644223" w:rsidRPr="00DB3C3E">
        <w:rPr>
          <w:lang w:val="en-US"/>
        </w:rPr>
        <w:t>en</w:t>
      </w:r>
      <w:r w:rsidR="000A0462" w:rsidRPr="00DB3C3E">
        <w:rPr>
          <w:lang w:val="en-US"/>
        </w:rPr>
        <w:t xml:space="preserve">, Munich, Germany; </w:t>
      </w:r>
      <w:r w:rsidR="000A0462" w:rsidRPr="00DB3C3E">
        <w:rPr>
          <w:vertAlign w:val="superscript"/>
          <w:lang w:val="en-US"/>
        </w:rPr>
        <w:t>4</w:t>
      </w:r>
      <w:r w:rsidR="000A0462" w:rsidRPr="00DB3C3E">
        <w:rPr>
          <w:lang w:val="en-US"/>
        </w:rPr>
        <w:t xml:space="preserve">Dr von Hauner Children's Hospital, Ludwig Maximilians University of Munich, Munich, Germany; </w:t>
      </w:r>
      <w:r w:rsidR="000A0462" w:rsidRPr="00DB3C3E">
        <w:rPr>
          <w:vertAlign w:val="superscript"/>
          <w:lang w:val="en-US"/>
        </w:rPr>
        <w:t>5</w:t>
      </w:r>
      <w:r w:rsidR="000A0462" w:rsidRPr="00DB3C3E">
        <w:t xml:space="preserve">Department of Respiratory Medicine &amp; Wright-Fleming Institute of Infection and Immunity, Imperial College London, London, UK; </w:t>
      </w:r>
      <w:r w:rsidR="000A0462" w:rsidRPr="00DB3C3E">
        <w:rPr>
          <w:vertAlign w:val="superscript"/>
        </w:rPr>
        <w:t>6</w:t>
      </w:r>
      <w:r w:rsidR="000A0462" w:rsidRPr="00DB3C3E">
        <w:t xml:space="preserve">Institute for Laboratory Medicine and Pathobiochemistry, Philipps University of Marburg, Marburg, Germany; </w:t>
      </w:r>
      <w:r w:rsidR="000A0462" w:rsidRPr="00DB3C3E">
        <w:rPr>
          <w:vertAlign w:val="superscript"/>
        </w:rPr>
        <w:t>7</w:t>
      </w:r>
      <w:r w:rsidR="00E96B38" w:rsidRPr="00DB3C3E">
        <w:t xml:space="preserve">Academic Unit of Clinical and Experimental Sciences, University of Southampton Faculty of Medicine, University Hospital Southampton, Southampton, UK; </w:t>
      </w:r>
      <w:r w:rsidR="00D311A8" w:rsidRPr="00E04234">
        <w:rPr>
          <w:vertAlign w:val="superscript"/>
        </w:rPr>
        <w:t>8</w:t>
      </w:r>
      <w:r w:rsidR="00D311A8">
        <w:t xml:space="preserve">Department of Pediatrics, </w:t>
      </w:r>
      <w:r w:rsidR="00E96B38" w:rsidRPr="00DB3C3E">
        <w:rPr>
          <w:rStyle w:val="st"/>
        </w:rPr>
        <w:t xml:space="preserve">Turku University Hospital, Turku, Finland; </w:t>
      </w:r>
      <w:r w:rsidR="00E96B38" w:rsidRPr="00DB3C3E">
        <w:rPr>
          <w:rStyle w:val="st"/>
          <w:vertAlign w:val="superscript"/>
        </w:rPr>
        <w:t>9</w:t>
      </w:r>
      <w:r w:rsidR="00E96B38" w:rsidRPr="00DB3C3E">
        <w:rPr>
          <w:rStyle w:val="st"/>
        </w:rPr>
        <w:t xml:space="preserve"> Dept of Cell Biology and Histology, Academic Medical Center, University of Amsterdam, Amsterdam, the Netherlands;</w:t>
      </w:r>
      <w:r w:rsidR="00E96B38" w:rsidRPr="00DB3C3E">
        <w:rPr>
          <w:rStyle w:val="st"/>
          <w:vertAlign w:val="superscript"/>
        </w:rPr>
        <w:t>10</w:t>
      </w:r>
      <w:r w:rsidR="00E96B38" w:rsidRPr="00DB3C3E">
        <w:t xml:space="preserve"> Institute of Immunology and Infection Research, University of Edinburgh, Edinburgh, United Kingdom;</w:t>
      </w:r>
      <w:r w:rsidR="00E96B38" w:rsidRPr="00DB3C3E">
        <w:rPr>
          <w:rStyle w:val="st"/>
        </w:rPr>
        <w:t xml:space="preserve"> </w:t>
      </w:r>
      <w:r w:rsidR="00E96B38" w:rsidRPr="00DB3C3E">
        <w:rPr>
          <w:rStyle w:val="st"/>
          <w:vertAlign w:val="superscript"/>
        </w:rPr>
        <w:t>11</w:t>
      </w:r>
      <w:r w:rsidR="00E96B38" w:rsidRPr="00DB3C3E">
        <w:t xml:space="preserve"> Faculty of Biology and Medicine, University of Lausanne, Service de Pneumologie, CHUV, Epalinges, Switzerland; </w:t>
      </w:r>
      <w:r w:rsidR="00E96B38" w:rsidRPr="00DB3C3E">
        <w:rPr>
          <w:vertAlign w:val="superscript"/>
        </w:rPr>
        <w:t>12</w:t>
      </w:r>
      <w:r w:rsidR="00E96B38" w:rsidRPr="00DB3C3E">
        <w:t xml:space="preserve"> Institute of Molecular Cancer Research, University of Zürich, Zürich, Switzerland; </w:t>
      </w:r>
      <w:r w:rsidR="00E96B38" w:rsidRPr="00DB3C3E">
        <w:rPr>
          <w:vertAlign w:val="superscript"/>
        </w:rPr>
        <w:t>13</w:t>
      </w:r>
      <w:r w:rsidR="00E96B38" w:rsidRPr="00DB3C3E">
        <w:t xml:space="preserve"> </w:t>
      </w:r>
      <w:r w:rsidR="00CF28D4" w:rsidRPr="00DB3C3E">
        <w:t>Comprehensive Biomaterial Bank Marburg (CBBMR)</w:t>
      </w:r>
      <w:r w:rsidR="00E96B38" w:rsidRPr="00DB3C3E">
        <w:t>, Philipps University Marburg, Marburg, Germany</w:t>
      </w:r>
      <w:r w:rsidR="00B90AFA" w:rsidRPr="00DB3C3E">
        <w:t xml:space="preserve">; </w:t>
      </w:r>
      <w:r w:rsidR="00B90AFA" w:rsidRPr="00DB3C3E">
        <w:rPr>
          <w:vertAlign w:val="superscript"/>
        </w:rPr>
        <w:t>14</w:t>
      </w:r>
      <w:r w:rsidR="00B90AFA" w:rsidRPr="00DB3C3E">
        <w:t xml:space="preserve"> </w:t>
      </w:r>
      <w:r w:rsidR="00B90AFA" w:rsidRPr="00DB3C3E">
        <w:rPr>
          <w:rStyle w:val="st"/>
        </w:rPr>
        <w:t xml:space="preserve">Cell Biology and Immunology Group, Wageningen University, Wageningen, The Netherlands; </w:t>
      </w:r>
      <w:r w:rsidR="00B90AFA" w:rsidRPr="00DB3C3E">
        <w:rPr>
          <w:rStyle w:val="st"/>
          <w:vertAlign w:val="superscript"/>
        </w:rPr>
        <w:t>15</w:t>
      </w:r>
      <w:r w:rsidR="00B90AFA" w:rsidRPr="00DB3C3E">
        <w:t xml:space="preserve"> Centre for Inflammation Research, University of Edinburgh, Queens Medical Research Institute, Edinburgh, United Kingdom</w:t>
      </w:r>
      <w:r w:rsidR="005913E2" w:rsidRPr="00DB3C3E">
        <w:t xml:space="preserve">; </w:t>
      </w:r>
      <w:r w:rsidR="005913E2" w:rsidRPr="00DB3C3E">
        <w:rPr>
          <w:vertAlign w:val="superscript"/>
        </w:rPr>
        <w:t>16</w:t>
      </w:r>
      <w:r w:rsidR="008D3642" w:rsidRPr="00DB3C3E">
        <w:t>Dept of Paediatrics, Erasmus Medical Center, Rotterdam, The Netherlands.</w:t>
      </w:r>
    </w:p>
    <w:p w14:paraId="54C75E2F" w14:textId="1216F0AD" w:rsidR="006F6A8A" w:rsidRDefault="006F6A8A" w:rsidP="000A0462">
      <w:pPr>
        <w:spacing w:line="480" w:lineRule="auto"/>
      </w:pPr>
      <w:r>
        <w:lastRenderedPageBreak/>
        <w:t>Corresponding author:</w:t>
      </w:r>
    </w:p>
    <w:p w14:paraId="151BCC48" w14:textId="52897C86" w:rsidR="006F6A8A" w:rsidRDefault="006F6A8A" w:rsidP="000A0462">
      <w:pPr>
        <w:spacing w:line="480" w:lineRule="auto"/>
      </w:pPr>
      <w:r>
        <w:t>H.H. Smits, PhD</w:t>
      </w:r>
    </w:p>
    <w:p w14:paraId="389B3BD2" w14:textId="77777777" w:rsidR="006F6A8A" w:rsidRDefault="006F6A8A" w:rsidP="000A0462">
      <w:pPr>
        <w:spacing w:line="480" w:lineRule="auto"/>
      </w:pPr>
      <w:r w:rsidRPr="00DB3C3E">
        <w:t>Dept of Parasitology,</w:t>
      </w:r>
    </w:p>
    <w:p w14:paraId="0544CBEB" w14:textId="77777777" w:rsidR="006F6A8A" w:rsidRDefault="006F6A8A" w:rsidP="000A0462">
      <w:pPr>
        <w:spacing w:line="480" w:lineRule="auto"/>
      </w:pPr>
      <w:r w:rsidRPr="00DB3C3E">
        <w:t xml:space="preserve">Leiden University Medical Center, </w:t>
      </w:r>
    </w:p>
    <w:p w14:paraId="5F075D41" w14:textId="77777777" w:rsidR="006F6A8A" w:rsidRDefault="006F6A8A" w:rsidP="000A0462">
      <w:pPr>
        <w:spacing w:line="480" w:lineRule="auto"/>
      </w:pPr>
      <w:r>
        <w:t xml:space="preserve">2333 ZA </w:t>
      </w:r>
      <w:r w:rsidRPr="00DB3C3E">
        <w:t xml:space="preserve">Leiden, </w:t>
      </w:r>
    </w:p>
    <w:p w14:paraId="7F7AF3C6" w14:textId="12B5AF00" w:rsidR="006F6A8A" w:rsidRDefault="006F6A8A" w:rsidP="000A0462">
      <w:pPr>
        <w:spacing w:line="480" w:lineRule="auto"/>
      </w:pPr>
      <w:r w:rsidRPr="00DB3C3E">
        <w:t>The Netherlands</w:t>
      </w:r>
    </w:p>
    <w:p w14:paraId="2FF66E7F" w14:textId="444857B0" w:rsidR="006F6A8A" w:rsidRDefault="006F6A8A" w:rsidP="000A0462">
      <w:pPr>
        <w:spacing w:line="480" w:lineRule="auto"/>
        <w:rPr>
          <w:lang w:val="en-US"/>
        </w:rPr>
      </w:pPr>
      <w:r>
        <w:rPr>
          <w:lang w:val="en-US"/>
        </w:rPr>
        <w:t>Phone: +31.71.5265070</w:t>
      </w:r>
    </w:p>
    <w:p w14:paraId="2658DD65" w14:textId="304243AC" w:rsidR="006F6A8A" w:rsidRPr="00DB3C3E" w:rsidRDefault="006F6A8A" w:rsidP="000A0462">
      <w:pPr>
        <w:spacing w:line="480" w:lineRule="auto"/>
        <w:rPr>
          <w:lang w:val="en-US"/>
        </w:rPr>
      </w:pPr>
      <w:r>
        <w:rPr>
          <w:lang w:val="en-US"/>
        </w:rPr>
        <w:t>e-mail: h.h.smits@lumc.nl</w:t>
      </w:r>
    </w:p>
    <w:p w14:paraId="0F92636F" w14:textId="77777777" w:rsidR="006A01F3" w:rsidRPr="00DB3C3E" w:rsidRDefault="006A01F3" w:rsidP="000A0462">
      <w:pPr>
        <w:spacing w:line="480" w:lineRule="auto"/>
        <w:rPr>
          <w:lang w:val="en-US"/>
        </w:rPr>
      </w:pPr>
    </w:p>
    <w:p w14:paraId="0BDDFB7D" w14:textId="5C22440E" w:rsidR="006F6A8A" w:rsidRPr="00EE639F" w:rsidRDefault="004A3FA8" w:rsidP="00EE639F">
      <w:pPr>
        <w:spacing w:line="480" w:lineRule="auto"/>
      </w:pPr>
      <w:r w:rsidRPr="004A3FA8">
        <w:t xml:space="preserve">Abbreviations: allergic bronchopulmonary mycosis (ABPM), dendritic cells (DC), G-protein coupled receptor 41 (GPR41), γ-glutamyl transpeptidase (GGT), immunoglobulin E (IgE), interferon-gamma (IFN-γ), long-acting </w:t>
      </w:r>
      <w:r w:rsidRPr="004A3FA8">
        <w:sym w:font="Symbol" w:char="F062"/>
      </w:r>
      <w:r w:rsidRPr="004A3FA8">
        <w:t>-agonists (LABA), natural killer T cells (NKT), regulatory T (T</w:t>
      </w:r>
      <w:r w:rsidRPr="004A3FA8">
        <w:rPr>
          <w:vertAlign w:val="subscript"/>
        </w:rPr>
        <w:t>reg</w:t>
      </w:r>
      <w:r w:rsidRPr="004A3FA8">
        <w:t>) and B (B</w:t>
      </w:r>
      <w:r w:rsidRPr="004A3FA8">
        <w:rPr>
          <w:vertAlign w:val="subscript"/>
        </w:rPr>
        <w:t>reg</w:t>
      </w:r>
      <w:r w:rsidRPr="004A3FA8">
        <w:t>) cells, respiratory syncytial virus (RSV), Toll-like receptor (TLR), short-chain fatty acids (SCFAs), Thelper 2 cell (</w:t>
      </w:r>
      <w:r w:rsidRPr="004A3FA8">
        <w:rPr>
          <w:u w:val="single"/>
        </w:rPr>
        <w:t>Th2 cell)</w:t>
      </w:r>
      <w:r w:rsidRPr="004A3FA8">
        <w:t>, Trichuris suis eggs (TSO), vacuolating cytotoxin (VacA).</w:t>
      </w:r>
      <w:r w:rsidR="006F6A8A" w:rsidRPr="00EE639F">
        <w:br w:type="page"/>
      </w:r>
    </w:p>
    <w:p w14:paraId="7DFD55DD" w14:textId="27FF654D" w:rsidR="004401CC" w:rsidRPr="00DB3C3E" w:rsidRDefault="004401CC" w:rsidP="00577FB6">
      <w:pPr>
        <w:spacing w:line="480" w:lineRule="auto"/>
        <w:rPr>
          <w:b/>
          <w:u w:val="single"/>
        </w:rPr>
      </w:pPr>
      <w:r w:rsidRPr="00DB3C3E">
        <w:rPr>
          <w:b/>
          <w:u w:val="single"/>
        </w:rPr>
        <w:lastRenderedPageBreak/>
        <w:t>ABSTRACT</w:t>
      </w:r>
    </w:p>
    <w:p w14:paraId="7AD3F67E" w14:textId="0F10E9AC" w:rsidR="00022CD0" w:rsidRPr="00DB3C3E" w:rsidRDefault="006A01F3" w:rsidP="006B73FC">
      <w:pPr>
        <w:spacing w:line="480" w:lineRule="auto"/>
        <w:jc w:val="both"/>
      </w:pPr>
      <w:r w:rsidRPr="00DB3C3E">
        <w:t xml:space="preserve">The </w:t>
      </w:r>
      <w:r w:rsidR="00577FB6" w:rsidRPr="00DB3C3E">
        <w:t xml:space="preserve">worldwide </w:t>
      </w:r>
      <w:r w:rsidRPr="00DB3C3E">
        <w:t>incidence</w:t>
      </w:r>
      <w:r w:rsidR="00022CD0" w:rsidRPr="00DB3C3E">
        <w:t xml:space="preserve"> and prevalence</w:t>
      </w:r>
      <w:r w:rsidRPr="00DB3C3E">
        <w:t xml:space="preserve"> of asthma continues to increase.</w:t>
      </w:r>
      <w:r w:rsidR="00022CD0" w:rsidRPr="00DB3C3E">
        <w:t xml:space="preserve"> Asthma is now understood as an umbrella term for different </w:t>
      </w:r>
      <w:r w:rsidR="00911092" w:rsidRPr="00DB3C3E">
        <w:t xml:space="preserve">phenotypes or endotypes which arise </w:t>
      </w:r>
      <w:r w:rsidR="00731BDC" w:rsidRPr="00DB3C3E">
        <w:t>through</w:t>
      </w:r>
      <w:r w:rsidR="00911092" w:rsidRPr="00DB3C3E">
        <w:t xml:space="preserve"> different pathophysiological pathways. Understanding the many factors contributing to the development of the disease is important </w:t>
      </w:r>
      <w:r w:rsidR="005937DD" w:rsidRPr="00DB3C3E">
        <w:t xml:space="preserve">for the identification of </w:t>
      </w:r>
      <w:r w:rsidR="00911092" w:rsidRPr="00DB3C3E">
        <w:t xml:space="preserve">novel therapeutic </w:t>
      </w:r>
      <w:r w:rsidR="005937DD" w:rsidRPr="00DB3C3E">
        <w:t xml:space="preserve">targets </w:t>
      </w:r>
      <w:r w:rsidR="00911092" w:rsidRPr="00DB3C3E">
        <w:t xml:space="preserve">for treatment of certain asthma phenotypes. </w:t>
      </w:r>
    </w:p>
    <w:p w14:paraId="30A43FAD" w14:textId="77777777" w:rsidR="00FB7BEF" w:rsidRPr="00DB3C3E" w:rsidRDefault="00FB7BEF" w:rsidP="006B73FC">
      <w:pPr>
        <w:spacing w:line="480" w:lineRule="auto"/>
        <w:jc w:val="both"/>
      </w:pPr>
      <w:r w:rsidRPr="00DB3C3E">
        <w:t>T</w:t>
      </w:r>
      <w:r w:rsidR="00037490" w:rsidRPr="00DB3C3E">
        <w:t>he hygiene hypothesis has been formulated to</w:t>
      </w:r>
      <w:r w:rsidR="006A01F3" w:rsidRPr="00DB3C3E">
        <w:t xml:space="preserve"> explain the increasing </w:t>
      </w:r>
      <w:r w:rsidR="00A410E1" w:rsidRPr="00DB3C3E">
        <w:t xml:space="preserve">prevalence </w:t>
      </w:r>
      <w:r w:rsidR="006A01F3" w:rsidRPr="00DB3C3E">
        <w:t xml:space="preserve">of allergic disease, including asthma. </w:t>
      </w:r>
      <w:r w:rsidR="000671F8" w:rsidRPr="00DB3C3E">
        <w:t>T</w:t>
      </w:r>
      <w:r w:rsidRPr="00DB3C3E">
        <w:t>his</w:t>
      </w:r>
      <w:r w:rsidR="00037490" w:rsidRPr="00DB3C3E">
        <w:t xml:space="preserve"> hypothesis</w:t>
      </w:r>
      <w:r w:rsidR="000671F8" w:rsidRPr="00DB3C3E">
        <w:t xml:space="preserve"> postulates that </w:t>
      </w:r>
      <w:r w:rsidR="00037490" w:rsidRPr="00DB3C3E">
        <w:t>decreased exposure to certain infectious agents</w:t>
      </w:r>
      <w:r w:rsidR="000671F8" w:rsidRPr="00DB3C3E">
        <w:t>,</w:t>
      </w:r>
      <w:r w:rsidR="00037490" w:rsidRPr="00DB3C3E">
        <w:t xml:space="preserve"> </w:t>
      </w:r>
      <w:r w:rsidR="00577FB6" w:rsidRPr="00DB3C3E">
        <w:t>as a result of</w:t>
      </w:r>
      <w:r w:rsidR="00037490" w:rsidRPr="00DB3C3E">
        <w:t xml:space="preserve"> improved hygiene, </w:t>
      </w:r>
      <w:r w:rsidR="00CE1A15" w:rsidRPr="00DB3C3E">
        <w:t>increased</w:t>
      </w:r>
      <w:r w:rsidR="00577FB6" w:rsidRPr="00DB3C3E">
        <w:t xml:space="preserve"> </w:t>
      </w:r>
      <w:r w:rsidR="00037490" w:rsidRPr="00DB3C3E">
        <w:t xml:space="preserve">antibiotic use and vaccination, </w:t>
      </w:r>
      <w:r w:rsidR="00577FB6" w:rsidRPr="00DB3C3E">
        <w:t>a</w:t>
      </w:r>
      <w:r w:rsidR="00116663" w:rsidRPr="00DB3C3E">
        <w:t>s well as</w:t>
      </w:r>
      <w:r w:rsidR="000041D3" w:rsidRPr="00DB3C3E">
        <w:t xml:space="preserve"> changes in</w:t>
      </w:r>
      <w:r w:rsidR="00037490" w:rsidRPr="00DB3C3E">
        <w:t xml:space="preserve"> lifestyle and dietary </w:t>
      </w:r>
      <w:r w:rsidR="000041D3" w:rsidRPr="00DB3C3E">
        <w:t>habits</w:t>
      </w:r>
      <w:r w:rsidR="000671F8" w:rsidRPr="00DB3C3E">
        <w:t>,</w:t>
      </w:r>
      <w:r w:rsidR="00037490" w:rsidRPr="00DB3C3E">
        <w:t xml:space="preserve"> </w:t>
      </w:r>
      <w:r w:rsidR="00AB1E3A" w:rsidRPr="00DB3C3E">
        <w:t>is</w:t>
      </w:r>
      <w:r w:rsidR="00577FB6" w:rsidRPr="00DB3C3E">
        <w:t xml:space="preserve"> associated with</w:t>
      </w:r>
      <w:r w:rsidR="00037490" w:rsidRPr="00DB3C3E">
        <w:t xml:space="preserve"> </w:t>
      </w:r>
      <w:r w:rsidR="00116663" w:rsidRPr="00DB3C3E">
        <w:t xml:space="preserve">changes in the </w:t>
      </w:r>
      <w:r w:rsidR="00037490" w:rsidRPr="00DB3C3E">
        <w:t>immune system</w:t>
      </w:r>
      <w:r w:rsidR="00116663" w:rsidRPr="00DB3C3E">
        <w:t xml:space="preserve">, which </w:t>
      </w:r>
      <w:r w:rsidR="00037490" w:rsidRPr="00DB3C3E">
        <w:t xml:space="preserve">predispose individuals to allergy. </w:t>
      </w:r>
      <w:r w:rsidR="00AB1E3A" w:rsidRPr="00DB3C3E">
        <w:t>M</w:t>
      </w:r>
      <w:r w:rsidR="006A01F3" w:rsidRPr="00DB3C3E">
        <w:t xml:space="preserve">any </w:t>
      </w:r>
      <w:r w:rsidR="00A410E1" w:rsidRPr="00DB3C3E">
        <w:t>microbes</w:t>
      </w:r>
      <w:r w:rsidR="00AB1E3A" w:rsidRPr="00DB3C3E">
        <w:t xml:space="preserve">, </w:t>
      </w:r>
      <w:r w:rsidR="00EB3A99" w:rsidRPr="00DB3C3E">
        <w:t xml:space="preserve">during </w:t>
      </w:r>
      <w:r w:rsidR="00AB1E3A" w:rsidRPr="00DB3C3E">
        <w:t>their co-evolution with humans,</w:t>
      </w:r>
      <w:r w:rsidR="006A01F3" w:rsidRPr="00DB3C3E">
        <w:t xml:space="preserve"> develop</w:t>
      </w:r>
      <w:r w:rsidR="00037490" w:rsidRPr="00DB3C3E">
        <w:t>ed</w:t>
      </w:r>
      <w:r w:rsidR="006A01F3" w:rsidRPr="00DB3C3E">
        <w:t xml:space="preserve"> mechanisms to </w:t>
      </w:r>
      <w:r w:rsidR="000041D3" w:rsidRPr="00DB3C3E">
        <w:t xml:space="preserve">manipulate </w:t>
      </w:r>
      <w:r w:rsidR="006A01F3" w:rsidRPr="00DB3C3E">
        <w:t xml:space="preserve">the human immune system and </w:t>
      </w:r>
      <w:r w:rsidR="00116663" w:rsidRPr="00DB3C3E">
        <w:t xml:space="preserve">to </w:t>
      </w:r>
      <w:r w:rsidR="006A01F3" w:rsidRPr="00DB3C3E">
        <w:t>increase the</w:t>
      </w:r>
      <w:r w:rsidR="00116663" w:rsidRPr="00DB3C3E">
        <w:t>ir</w:t>
      </w:r>
      <w:r w:rsidR="006A01F3" w:rsidRPr="00DB3C3E">
        <w:t xml:space="preserve"> chances of survival. </w:t>
      </w:r>
    </w:p>
    <w:p w14:paraId="282BAC16" w14:textId="77777777" w:rsidR="0013774E" w:rsidRPr="00DB3C3E" w:rsidRDefault="008F317A" w:rsidP="006B73FC">
      <w:pPr>
        <w:spacing w:line="480" w:lineRule="auto"/>
        <w:jc w:val="both"/>
      </w:pPr>
      <w:r w:rsidRPr="00DB3C3E">
        <w:t xml:space="preserve">Improving models of </w:t>
      </w:r>
      <w:r w:rsidR="00EB3A99" w:rsidRPr="00DB3C3E">
        <w:t xml:space="preserve">asthma </w:t>
      </w:r>
      <w:r w:rsidRPr="00DB3C3E">
        <w:t>as well as choosing adequate endpoint</w:t>
      </w:r>
      <w:r w:rsidR="00116663" w:rsidRPr="00DB3C3E">
        <w:t>s</w:t>
      </w:r>
      <w:r w:rsidRPr="00DB3C3E">
        <w:t xml:space="preserve"> in clinical trials will lead to a</w:t>
      </w:r>
      <w:r w:rsidR="00037490" w:rsidRPr="00DB3C3E">
        <w:t xml:space="preserve"> more complete understanding of the</w:t>
      </w:r>
      <w:r w:rsidR="00C03DA3" w:rsidRPr="00DB3C3E">
        <w:t xml:space="preserve"> underlying</w:t>
      </w:r>
      <w:r w:rsidR="00037490" w:rsidRPr="00DB3C3E">
        <w:t xml:space="preserve"> mechanisms</w:t>
      </w:r>
      <w:r w:rsidR="00CE1A15" w:rsidRPr="00DB3C3E">
        <w:t xml:space="preserve">, thus </w:t>
      </w:r>
      <w:r w:rsidR="00037490" w:rsidRPr="00DB3C3E">
        <w:t>provid</w:t>
      </w:r>
      <w:r w:rsidR="00CE1A15" w:rsidRPr="00DB3C3E">
        <w:t>ing</w:t>
      </w:r>
      <w:r w:rsidR="000671F8" w:rsidRPr="00DB3C3E">
        <w:t xml:space="preserve"> </w:t>
      </w:r>
      <w:r w:rsidR="004401CC" w:rsidRPr="00DB3C3E">
        <w:t>an opportunity to devi</w:t>
      </w:r>
      <w:r w:rsidR="00FB7BEF" w:rsidRPr="00DB3C3E">
        <w:t>s</w:t>
      </w:r>
      <w:r w:rsidR="004401CC" w:rsidRPr="00DB3C3E">
        <w:t xml:space="preserve">e primary and secondary interventions </w:t>
      </w:r>
      <w:r w:rsidR="00116663" w:rsidRPr="00DB3C3E">
        <w:t xml:space="preserve">at the same time as identifying </w:t>
      </w:r>
      <w:r w:rsidR="00FB7BEF" w:rsidRPr="00DB3C3E">
        <w:t>new molecular targets for treatment</w:t>
      </w:r>
      <w:r w:rsidR="000671F8" w:rsidRPr="00DB3C3E">
        <w:t xml:space="preserve">. </w:t>
      </w:r>
      <w:r w:rsidR="00577FB6" w:rsidRPr="00DB3C3E">
        <w:t xml:space="preserve">This article reports the discussion and conclusion of </w:t>
      </w:r>
      <w:r w:rsidR="00E459F6" w:rsidRPr="00DB3C3E">
        <w:t xml:space="preserve">a </w:t>
      </w:r>
      <w:r w:rsidR="00577FB6" w:rsidRPr="00DB3C3E">
        <w:t xml:space="preserve">workshop </w:t>
      </w:r>
      <w:r w:rsidR="004401CC" w:rsidRPr="00DB3C3E">
        <w:t xml:space="preserve">under the auspices of the </w:t>
      </w:r>
      <w:r w:rsidR="0065215B" w:rsidRPr="00DB3C3E">
        <w:t xml:space="preserve">Netherlands </w:t>
      </w:r>
      <w:r w:rsidR="004401CC" w:rsidRPr="00DB3C3E">
        <w:t>Lung Foundation</w:t>
      </w:r>
      <w:r w:rsidR="00577FB6" w:rsidRPr="00DB3C3E">
        <w:t xml:space="preserve">, </w:t>
      </w:r>
      <w:r w:rsidR="004401CC" w:rsidRPr="00DB3C3E">
        <w:t xml:space="preserve">to extend our understanding of how </w:t>
      </w:r>
      <w:r w:rsidR="00CE1A15" w:rsidRPr="00DB3C3E">
        <w:t xml:space="preserve">modulation of the immune system by </w:t>
      </w:r>
      <w:r w:rsidR="004401CC" w:rsidRPr="00DB3C3E">
        <w:t>bacterial, parasit</w:t>
      </w:r>
      <w:r w:rsidR="00116663" w:rsidRPr="00DB3C3E">
        <w:t>ic</w:t>
      </w:r>
      <w:r w:rsidR="004401CC" w:rsidRPr="00DB3C3E">
        <w:t xml:space="preserve"> and viral infections may impact </w:t>
      </w:r>
      <w:r w:rsidR="000041D3" w:rsidRPr="00DB3C3E">
        <w:t xml:space="preserve">on </w:t>
      </w:r>
      <w:r w:rsidR="004401CC" w:rsidRPr="00DB3C3E">
        <w:t>the development of asthma</w:t>
      </w:r>
      <w:r w:rsidR="00CE1A15" w:rsidRPr="00DB3C3E">
        <w:t>,</w:t>
      </w:r>
      <w:r w:rsidR="004401CC" w:rsidRPr="00DB3C3E">
        <w:t xml:space="preserve"> and </w:t>
      </w:r>
      <w:r w:rsidR="00CE1A15" w:rsidRPr="00DB3C3E">
        <w:t xml:space="preserve">to </w:t>
      </w:r>
      <w:r w:rsidR="004401CC" w:rsidRPr="00DB3C3E">
        <w:t>map out future lines of investigation.</w:t>
      </w:r>
    </w:p>
    <w:p w14:paraId="2E759279" w14:textId="77777777" w:rsidR="00FB7BEF" w:rsidRPr="00DB3C3E" w:rsidRDefault="00FB7BEF" w:rsidP="006B73FC">
      <w:pPr>
        <w:spacing w:line="480" w:lineRule="auto"/>
        <w:jc w:val="both"/>
      </w:pPr>
    </w:p>
    <w:p w14:paraId="6F80F48F" w14:textId="660AC600" w:rsidR="00577FB6" w:rsidRPr="00DB3C3E" w:rsidRDefault="00577FB6" w:rsidP="006B73FC">
      <w:pPr>
        <w:spacing w:line="480" w:lineRule="auto"/>
        <w:jc w:val="both"/>
      </w:pPr>
      <w:r w:rsidRPr="00DB3C3E">
        <w:t>Keywords: Hygiene hypothesis, asthma, sensitization</w:t>
      </w:r>
      <w:r w:rsidR="006552BF">
        <w:t xml:space="preserve">, microbes, </w:t>
      </w:r>
      <w:r w:rsidR="00D743D8">
        <w:t xml:space="preserve">microbiome; </w:t>
      </w:r>
      <w:r w:rsidR="006552BF">
        <w:t>helminths, viruses, immune regulation</w:t>
      </w:r>
    </w:p>
    <w:p w14:paraId="41331287" w14:textId="77777777" w:rsidR="00705DC5" w:rsidRPr="00DB3C3E" w:rsidRDefault="00705DC5">
      <w:r w:rsidRPr="00DB3C3E">
        <w:br w:type="page"/>
      </w:r>
    </w:p>
    <w:p w14:paraId="5F5A9331" w14:textId="15BBD01F" w:rsidR="00C40D2A" w:rsidRPr="00DB3C3E" w:rsidRDefault="00881860" w:rsidP="004A51D2">
      <w:pPr>
        <w:spacing w:line="480" w:lineRule="auto"/>
        <w:jc w:val="both"/>
      </w:pPr>
      <w:r w:rsidRPr="00DB3C3E">
        <w:lastRenderedPageBreak/>
        <w:t>In</w:t>
      </w:r>
      <w:r w:rsidR="0013774E" w:rsidRPr="00DB3C3E">
        <w:t xml:space="preserve"> recent decades, there has been a marked increase in the incidence of many </w:t>
      </w:r>
      <w:r w:rsidR="00E31C30">
        <w:t>non-communicable</w:t>
      </w:r>
      <w:r w:rsidR="0013774E" w:rsidRPr="00DB3C3E">
        <w:t xml:space="preserve"> diseases, including asthma</w:t>
      </w:r>
      <w:r w:rsidR="000C3296" w:rsidRPr="00DB3C3E">
        <w:t>, which is now estimated to affect 300 million individuals worldwide.</w:t>
      </w:r>
      <w:r w:rsidR="00F33BED">
        <w:fldChar w:fldCharType="begin">
          <w:fldData xml:space="preserve">PFJlZm1hbj48Q2l0ZT48QXV0aG9yPkJvdWxldDwvQXV0aG9yPjxZZWFyPjIwMTU8L1llYXI+PFJl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</w:fldData>
        </w:fldChar>
      </w:r>
      <w:r w:rsidR="003E0978">
        <w:instrText xml:space="preserve"> ADDIN REFMGR.CITE </w:instrText>
      </w:r>
      <w:r w:rsidR="003E0978">
        <w:fldChar w:fldCharType="begin">
          <w:fldData xml:space="preserve">PFJlZm1hbj48Q2l0ZT48QXV0aG9yPkJvdWxldDwvQXV0aG9yPjxZZWFyPjIwMTU8L1llYXI+PFJl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</w:fldData>
        </w:fldChar>
      </w:r>
      <w:r w:rsidR="003E0978">
        <w:instrText xml:space="preserve"> ADDIN EN.CITE.DATA </w:instrText>
      </w:r>
      <w:r w:rsidR="003E0978">
        <w:fldChar w:fldCharType="end"/>
      </w:r>
      <w:r w:rsidR="00F33BED">
        <w:fldChar w:fldCharType="separate"/>
      </w:r>
      <w:r w:rsidR="00F33BED" w:rsidRPr="009E7BDF">
        <w:rPr>
          <w:noProof/>
          <w:vertAlign w:val="superscript"/>
        </w:rPr>
        <w:t>(1)</w:t>
      </w:r>
      <w:r w:rsidR="00F33BED">
        <w:fldChar w:fldCharType="end"/>
      </w:r>
      <w:r w:rsidR="00C40D2A" w:rsidRPr="00DB3C3E">
        <w:t xml:space="preserve"> </w:t>
      </w:r>
      <w:r w:rsidR="00EF47F1" w:rsidRPr="00DB3C3E">
        <w:t xml:space="preserve">Patients with asthma </w:t>
      </w:r>
      <w:r w:rsidR="00F940AA" w:rsidRPr="00DB3C3E">
        <w:t xml:space="preserve">suffer from </w:t>
      </w:r>
      <w:r w:rsidR="00CE1A15" w:rsidRPr="00DB3C3E">
        <w:t xml:space="preserve">a </w:t>
      </w:r>
      <w:r w:rsidR="007B1E59" w:rsidRPr="00DB3C3E">
        <w:t>variable degree of airflow obstruction</w:t>
      </w:r>
      <w:r w:rsidR="00E31C30">
        <w:t>,</w:t>
      </w:r>
      <w:r w:rsidR="007B1E59" w:rsidRPr="00DB3C3E">
        <w:t xml:space="preserve"> </w:t>
      </w:r>
      <w:r w:rsidR="001B63FF" w:rsidRPr="00DB3C3E">
        <w:t>breathlessness,</w:t>
      </w:r>
      <w:r w:rsidR="00EF47F1" w:rsidRPr="00DB3C3E">
        <w:t xml:space="preserve"> </w:t>
      </w:r>
      <w:r w:rsidR="007B1E59" w:rsidRPr="00DB3C3E">
        <w:t>and bronchial hyperresponsiveness</w:t>
      </w:r>
      <w:r w:rsidR="000041D3" w:rsidRPr="00DB3C3E">
        <w:t>,</w:t>
      </w:r>
      <w:r w:rsidR="007B1E59" w:rsidRPr="00DB3C3E">
        <w:t xml:space="preserve"> </w:t>
      </w:r>
      <w:r w:rsidR="00F940AA" w:rsidRPr="00DB3C3E">
        <w:t>associated with</w:t>
      </w:r>
      <w:r w:rsidR="007B1E59" w:rsidRPr="00DB3C3E">
        <w:t xml:space="preserve"> </w:t>
      </w:r>
      <w:r w:rsidR="00E31C30" w:rsidRPr="00DB3C3E">
        <w:t xml:space="preserve">chronic airway inflammation </w:t>
      </w:r>
      <w:r w:rsidR="00E31C30">
        <w:t xml:space="preserve">and </w:t>
      </w:r>
      <w:r w:rsidR="001B63FF" w:rsidRPr="00DB3C3E">
        <w:t>excessive mucus production</w:t>
      </w:r>
      <w:r w:rsidR="00F940AA" w:rsidRPr="00DB3C3E">
        <w:t>.</w:t>
      </w:r>
      <w:r w:rsidR="001B63FF" w:rsidRPr="00DB3C3E">
        <w:t xml:space="preserve"> </w:t>
      </w:r>
      <w:r w:rsidR="00E31C30">
        <w:t>V</w:t>
      </w:r>
      <w:r w:rsidR="001B63FF" w:rsidRPr="00DB3C3E">
        <w:t xml:space="preserve">arious </w:t>
      </w:r>
      <w:r w:rsidR="00447D89">
        <w:t xml:space="preserve">specific and unspecific </w:t>
      </w:r>
      <w:r w:rsidR="001B63FF" w:rsidRPr="00DB3C3E">
        <w:t>triggers</w:t>
      </w:r>
      <w:r w:rsidR="00447D89">
        <w:t xml:space="preserve"> </w:t>
      </w:r>
      <w:r w:rsidR="00F940AA" w:rsidRPr="00DB3C3E">
        <w:t>have been identified which can lead to a</w:t>
      </w:r>
      <w:r w:rsidR="00CE1A15" w:rsidRPr="00DB3C3E">
        <w:t>n increase in</w:t>
      </w:r>
      <w:r w:rsidR="00F940AA" w:rsidRPr="00DB3C3E">
        <w:t xml:space="preserve"> inflammation, obstruction and symptoms. </w:t>
      </w:r>
      <w:r w:rsidR="00C40D2A" w:rsidRPr="00DB3C3E">
        <w:t>Traditionally, asthma</w:t>
      </w:r>
      <w:r w:rsidR="00F940AA" w:rsidRPr="00DB3C3E">
        <w:t>, and especially allergic asthma,</w:t>
      </w:r>
      <w:r w:rsidR="00C40D2A" w:rsidRPr="00DB3C3E">
        <w:t xml:space="preserve"> has been considered </w:t>
      </w:r>
      <w:r w:rsidR="00CE1A15" w:rsidRPr="00DB3C3E">
        <w:t xml:space="preserve">as an </w:t>
      </w:r>
      <w:r w:rsidR="007B1E59" w:rsidRPr="00DB3C3E">
        <w:t>inflammatory</w:t>
      </w:r>
      <w:r w:rsidR="00C40D2A" w:rsidRPr="00DB3C3E">
        <w:t xml:space="preserve"> disease associated with </w:t>
      </w:r>
      <w:r w:rsidR="00AB1E3A" w:rsidRPr="00DB3C3E">
        <w:t>T-helper (</w:t>
      </w:r>
      <w:r w:rsidR="00C40D2A" w:rsidRPr="00DB3C3E">
        <w:t>Th</w:t>
      </w:r>
      <w:r w:rsidR="00AB1E3A" w:rsidRPr="00DB3C3E">
        <w:t>)</w:t>
      </w:r>
      <w:r w:rsidR="000041D3" w:rsidRPr="00DB3C3E">
        <w:t xml:space="preserve"> </w:t>
      </w:r>
      <w:r w:rsidR="00C40D2A" w:rsidRPr="00DB3C3E">
        <w:t>2 cells</w:t>
      </w:r>
      <w:r w:rsidR="007B1E59" w:rsidRPr="00DB3C3E">
        <w:t>, production of IgE antibodies, accumulation of eosinophils in the lungs and goblet cell hyperplasia</w:t>
      </w:r>
      <w:r w:rsidR="00F940AA" w:rsidRPr="00DB3C3E">
        <w:t>.</w:t>
      </w:r>
      <w:r w:rsidR="00C40D2A" w:rsidRPr="00DB3C3E">
        <w:t xml:space="preserve"> </w:t>
      </w:r>
      <w:r w:rsidR="00F940AA" w:rsidRPr="00DB3C3E">
        <w:t>I</w:t>
      </w:r>
      <w:r w:rsidR="00C40D2A" w:rsidRPr="00DB3C3E">
        <w:t xml:space="preserve">t is now recognized </w:t>
      </w:r>
      <w:r w:rsidR="00273518" w:rsidRPr="00DB3C3E">
        <w:t>that asthma is</w:t>
      </w:r>
      <w:r w:rsidR="00C40D2A" w:rsidRPr="00DB3C3E">
        <w:t xml:space="preserve"> a complex </w:t>
      </w:r>
      <w:r w:rsidR="00273518" w:rsidRPr="00DB3C3E">
        <w:t xml:space="preserve">syndrome </w:t>
      </w:r>
      <w:r w:rsidR="007656B0" w:rsidRPr="00DB3C3E">
        <w:t xml:space="preserve">in which many different </w:t>
      </w:r>
      <w:r w:rsidR="006C76AF" w:rsidRPr="00DB3C3E">
        <w:t>phenotypes exist</w:t>
      </w:r>
      <w:r w:rsidR="00D151A2">
        <w:t xml:space="preserve">, </w:t>
      </w:r>
      <w:r w:rsidR="00D311A8">
        <w:t>includ</w:t>
      </w:r>
      <w:r w:rsidR="00D151A2">
        <w:t>ing</w:t>
      </w:r>
      <w:r w:rsidR="00D311A8">
        <w:t xml:space="preserve"> </w:t>
      </w:r>
      <w:r w:rsidR="00D311A8">
        <w:rPr>
          <w:bCs/>
          <w:iCs/>
        </w:rPr>
        <w:t>early onset allergic asthma, late onset eosinophilic asthma, exercise</w:t>
      </w:r>
      <w:r w:rsidR="00D92B08">
        <w:rPr>
          <w:bCs/>
          <w:iCs/>
        </w:rPr>
        <w:t>-</w:t>
      </w:r>
      <w:r w:rsidR="00D311A8">
        <w:rPr>
          <w:bCs/>
          <w:iCs/>
        </w:rPr>
        <w:t xml:space="preserve">induced, obesity related </w:t>
      </w:r>
      <w:r w:rsidR="00D311A8" w:rsidRPr="00D5592C">
        <w:rPr>
          <w:bCs/>
          <w:iCs/>
        </w:rPr>
        <w:t>and non-eosinophilic asthma.</w:t>
      </w:r>
      <w:r w:rsidR="00D5592C" w:rsidRPr="0041481A">
        <w:fldChar w:fldCharType="begin"/>
      </w:r>
      <w:r w:rsidR="003E0978">
        <w:instrText xml:space="preserve"> ADDIN REFMGR.CITE &lt;Refman&gt;&lt;Cite&gt;&lt;Author&gt;Wenzel&lt;/Author&gt;&lt;Year&gt;2013&lt;/Year&gt;&lt;RecNum&gt;3636&lt;/RecNum&gt;&lt;IDText&gt;Complex phenotypes in asthma: current definitions&lt;/IDText&gt;&lt;MDL Ref_Type="Journal"&gt;&lt;Ref_Type&gt;Journal&lt;/Ref_Type&gt;&lt;Ref_ID&gt;3636&lt;/Ref_ID&gt;&lt;Title_Primary&gt;Complex phenotypes in asthma: current definitions&lt;/Title_Primary&gt;&lt;Authors_Primary&gt;Wenzel,S.E.&lt;/Authors_Primary&gt;&lt;Date_Primary&gt;2013/12&lt;/Date_Primary&gt;&lt;Keywords&gt;allergy&lt;/Keywords&gt;&lt;Keywords&gt;Anti-Asthmatic Agents&lt;/Keywords&gt;&lt;Keywords&gt;Asthma&lt;/Keywords&gt;&lt;Keywords&gt;disease&lt;/Keywords&gt;&lt;Keywords&gt;drug therapy&lt;/Keywords&gt;&lt;Keywords&gt;Humans&lt;/Keywords&gt;&lt;Keywords&gt;Molecular Targeted Therapy&lt;/Keywords&gt;&lt;Keywords&gt;pharmacology&lt;/Keywords&gt;&lt;Keywords&gt;Phenotype&lt;/Keywords&gt;&lt;Keywords&gt;physiopathology&lt;/Keywords&gt;&lt;Keywords&gt;Severity of Illness Index&lt;/Keywords&gt;&lt;Keywords&gt;therapy&lt;/Keywords&gt;&lt;Keywords&gt;Treatment Outcome&lt;/Keywords&gt;&lt;Reprint&gt;Not in File&lt;/Reprint&gt;&lt;Start_Page&gt;710&lt;/Start_Page&gt;&lt;End_Page&gt;715&lt;/End_Page&gt;&lt;Periodical&gt;Pulm.Pharmacol.Ther.&lt;/Periodical&gt;&lt;Volume&gt;26&lt;/Volume&gt;&lt;Issue&gt;6&lt;/Issue&gt;&lt;Misc_3&gt;S1094-5539(13)00143-0 [pii];10.1016/j.pupt.2013.07.003 [doi]&lt;/Misc_3&gt;&lt;Address&gt;University of Pittsburgh Asthma Institute@UPMC, Division of Pulmonary Allergy and Critical Care Medicine, University of Pittsburgh, NW 931 Montefiore, 3459 Fifth Ave, Pittsburgh, PA 15213, USA. Electronic address: wenzelse@upmc.edu&lt;/Address&gt;&lt;Web_URL&gt;PM:23880027&lt;/Web_URL&gt;&lt;ZZ_JournalStdAbbrev&gt;&lt;f name="System"&gt;Pulm.Pharmacol.Ther.&lt;/f&gt;&lt;/ZZ_JournalStdAbbrev&gt;&lt;ZZ_WorkformID&gt;1&lt;/ZZ_WorkformID&gt;&lt;/MDL&gt;&lt;/Cite&gt;&lt;/Refman&gt;</w:instrText>
      </w:r>
      <w:r w:rsidR="00D5592C" w:rsidRPr="0041481A">
        <w:fldChar w:fldCharType="separate"/>
      </w:r>
      <w:r w:rsidR="003E0978" w:rsidRPr="003E0978">
        <w:rPr>
          <w:noProof/>
          <w:vertAlign w:val="superscript"/>
        </w:rPr>
        <w:t>(2)</w:t>
      </w:r>
      <w:r w:rsidR="00D5592C" w:rsidRPr="0041481A">
        <w:fldChar w:fldCharType="end"/>
      </w:r>
      <w:r w:rsidR="00D311A8" w:rsidRPr="00D5592C">
        <w:rPr>
          <w:bCs/>
          <w:iCs/>
        </w:rPr>
        <w:t xml:space="preserve"> </w:t>
      </w:r>
      <w:r w:rsidR="006C76AF" w:rsidRPr="00D5592C">
        <w:t xml:space="preserve">Recently, </w:t>
      </w:r>
      <w:r w:rsidR="00AB1E3A" w:rsidRPr="00D5592C">
        <w:t xml:space="preserve">the </w:t>
      </w:r>
      <w:r w:rsidR="00EB3A99" w:rsidRPr="00D5592C">
        <w:t xml:space="preserve">definition of </w:t>
      </w:r>
      <w:r w:rsidR="00AB1E3A" w:rsidRPr="00D5592C">
        <w:t xml:space="preserve">asthma has shifted further with the introduction of </w:t>
      </w:r>
      <w:r w:rsidR="006C76AF" w:rsidRPr="00D5592C">
        <w:t>endotypes</w:t>
      </w:r>
      <w:r w:rsidR="00AB1E3A" w:rsidRPr="00D5592C">
        <w:t xml:space="preserve">, which </w:t>
      </w:r>
      <w:r w:rsidR="000041D3" w:rsidRPr="00D5592C">
        <w:t xml:space="preserve">distinguish asthma variants by </w:t>
      </w:r>
      <w:r w:rsidR="00AB1E3A" w:rsidRPr="00D5592C">
        <w:t>the</w:t>
      </w:r>
      <w:r w:rsidR="000041D3" w:rsidRPr="00D5592C">
        <w:t>ir</w:t>
      </w:r>
      <w:r w:rsidR="00AB1E3A" w:rsidRPr="00D5592C">
        <w:t xml:space="preserve"> underlying </w:t>
      </w:r>
      <w:r w:rsidR="000041D3" w:rsidRPr="00D5592C">
        <w:t xml:space="preserve">molecular </w:t>
      </w:r>
      <w:r w:rsidR="00AB1E3A" w:rsidRPr="00D5592C">
        <w:t>mechanism</w:t>
      </w:r>
      <w:r w:rsidR="000041D3" w:rsidRPr="00D5592C">
        <w:t>s</w:t>
      </w:r>
      <w:r w:rsidR="000C3296" w:rsidRPr="00D5592C">
        <w:t>.</w:t>
      </w:r>
      <w:r w:rsidR="00C40D2A" w:rsidRPr="00D5592C">
        <w:t xml:space="preserve"> </w:t>
      </w:r>
      <w:r w:rsidR="00D311A8" w:rsidRPr="00D5592C">
        <w:t xml:space="preserve">Probably the best described </w:t>
      </w:r>
      <w:r w:rsidR="00AB1E3A" w:rsidRPr="00D5592C">
        <w:t xml:space="preserve">endotype </w:t>
      </w:r>
      <w:r w:rsidR="00D311A8" w:rsidRPr="00D5592C">
        <w:t xml:space="preserve">is </w:t>
      </w:r>
      <w:r w:rsidR="007B1E59" w:rsidRPr="00D5592C">
        <w:t xml:space="preserve">the </w:t>
      </w:r>
      <w:r w:rsidR="00513D5E" w:rsidRPr="00D5592C">
        <w:t>T</w:t>
      </w:r>
      <w:r w:rsidR="00F70A02" w:rsidRPr="00D5592C">
        <w:t>ype 2</w:t>
      </w:r>
      <w:r w:rsidR="00513D5E" w:rsidRPr="00D5592C">
        <w:t xml:space="preserve">-induced </w:t>
      </w:r>
      <w:r w:rsidR="007B1E59" w:rsidRPr="00D5592C">
        <w:t xml:space="preserve">form of </w:t>
      </w:r>
      <w:r w:rsidR="00513D5E" w:rsidRPr="00D5592C">
        <w:t>disease.</w:t>
      </w:r>
      <w:r w:rsidR="003E0978">
        <w:fldChar w:fldCharType="begin"/>
      </w:r>
      <w:r w:rsidR="003E0978">
        <w:instrText xml:space="preserve"> ADDIN REFMGR.CITE &lt;Refman&gt;&lt;Cite&gt;&lt;Author&gt;Agache&lt;/Author&gt;&lt;Year&gt;2015&lt;/Year&gt;&lt;RecNum&gt;3759&lt;/RecNum&gt;&lt;IDText&gt;The Complex Type 2 Endotype in Allergy and Asthma: From Laboratory to Bedside&lt;/IDText&gt;&lt;MDL Ref_Type="Journal"&gt;&lt;Ref_Type&gt;Journal&lt;/Ref_Type&gt;&lt;Ref_ID&gt;3759&lt;/Ref_ID&gt;&lt;Title_Primary&gt;The Complex Type 2 Endotype in Allergy and Asthma: From Laboratory to Bedside&lt;/Title_Primary&gt;&lt;Authors_Primary&gt;Agache,I.&lt;/Authors_Primary&gt;&lt;Authors_Primary&gt;Sugita,K.&lt;/Authors_Primary&gt;&lt;Authors_Primary&gt;Morita,H.&lt;/Authors_Primary&gt;&lt;Authors_Primary&gt;Akdis,M.&lt;/Authors_Primary&gt;&lt;Authors_Primary&gt;Akdis,C.A.&lt;/Authors_Primary&gt;&lt;Date_Primary&gt;2015/6&lt;/Date_Primary&gt;&lt;Keywords&gt;allergy&lt;/Keywords&gt;&lt;Keywords&gt;Asthma&lt;/Keywords&gt;&lt;Keywords&gt;atopic&lt;/Keywords&gt;&lt;Keywords&gt;Atopic Dermatitis&lt;/Keywords&gt;&lt;Keywords&gt;Biological&lt;/Keywords&gt;&lt;Keywords&gt;Biomarkers&lt;/Keywords&gt;&lt;Keywords&gt;Cells&lt;/Keywords&gt;&lt;Keywords&gt;Dermatitis&lt;/Keywords&gt;&lt;Keywords&gt;disease&lt;/Keywords&gt;&lt;Keywords&gt;Eosinophilia&lt;/Keywords&gt;&lt;Keywords&gt;Eosinophils&lt;/Keywords&gt;&lt;Keywords&gt;Humans&lt;/Keywords&gt;&lt;Keywords&gt;Hypersensitivity&lt;/Keywords&gt;&lt;Keywords&gt;Ige&lt;/Keywords&gt;&lt;Keywords&gt;immunology&lt;/Keywords&gt;&lt;Keywords&gt;Inflammation&lt;/Keywords&gt;&lt;Keywords&gt;metabolism&lt;/Keywords&gt;&lt;Keywords&gt;Phenotype&lt;/Keywords&gt;&lt;Keywords&gt;rhinitis&lt;/Keywords&gt;&lt;Keywords&gt;Th2&lt;/Keywords&gt;&lt;Reprint&gt;Not in File&lt;/Reprint&gt;&lt;Start_Page&gt;29&lt;/Start_Page&gt;&lt;Periodical&gt;Curr.Allergy Asthma Rep.&lt;/Periodical&gt;&lt;Volume&gt;15&lt;/Volume&gt;&lt;Issue&gt;6&lt;/Issue&gt;&lt;Misc_3&gt;10.1007/s11882-015-0529-x [doi]&lt;/Misc_3&gt;&lt;Address&gt;Department of Allergy and Clinical Immunology, Faculty of Medicine, Transylvania University of Brasov, Brasov, Romania, ibrumaru@unitbv.ro&lt;/Address&gt;&lt;Web_URL&gt;PM:26141574&lt;/Web_URL&gt;&lt;ZZ_JournalStdAbbrev&gt;&lt;f name="System"&gt;Curr.Allergy Asthma Rep.&lt;/f&gt;&lt;/ZZ_JournalStdAbbrev&gt;&lt;ZZ_WorkformID&gt;1&lt;/ZZ_WorkformID&gt;&lt;/MDL&gt;&lt;/Cite&gt;&lt;/Refman&gt;</w:instrText>
      </w:r>
      <w:r w:rsidR="003E0978">
        <w:fldChar w:fldCharType="separate"/>
      </w:r>
      <w:r w:rsidR="003E0978" w:rsidRPr="00EE639F">
        <w:rPr>
          <w:noProof/>
          <w:vertAlign w:val="superscript"/>
        </w:rPr>
        <w:t>(3)</w:t>
      </w:r>
      <w:r w:rsidR="003E0978">
        <w:fldChar w:fldCharType="end"/>
      </w:r>
      <w:r w:rsidR="00513D5E" w:rsidRPr="00D5592C">
        <w:t xml:space="preserve"> </w:t>
      </w:r>
      <w:r w:rsidR="00513D5E" w:rsidRPr="00EE639F">
        <w:t xml:space="preserve">Other endotypes </w:t>
      </w:r>
      <w:r w:rsidR="00015E8A" w:rsidRPr="00EE639F">
        <w:t xml:space="preserve">are less well defined and include </w:t>
      </w:r>
      <w:r w:rsidR="0082297F" w:rsidRPr="00EE639F">
        <w:t>patients</w:t>
      </w:r>
      <w:r w:rsidR="00BB3A3A" w:rsidRPr="00EE639F">
        <w:t xml:space="preserve"> </w:t>
      </w:r>
      <w:r w:rsidR="0082297F" w:rsidRPr="00EE639F">
        <w:t xml:space="preserve">without </w:t>
      </w:r>
      <w:r w:rsidR="00C423C8" w:rsidRPr="00EE639F">
        <w:t xml:space="preserve">Type 2 –induced </w:t>
      </w:r>
      <w:r w:rsidR="0082297F" w:rsidRPr="00EE639F">
        <w:t xml:space="preserve">airway </w:t>
      </w:r>
      <w:r w:rsidR="00015E8A" w:rsidRPr="00EE639F">
        <w:t>inflammation (probably driven by Th1 or Th17 cells)</w:t>
      </w:r>
      <w:r w:rsidR="00BB3A3A" w:rsidRPr="00EE639F">
        <w:t xml:space="preserve"> and</w:t>
      </w:r>
      <w:r w:rsidR="00D311A8" w:rsidRPr="00EE639F">
        <w:t xml:space="preserve"> allergic bronchopulmonary mycosis (ABPM) as an asthma endotype</w:t>
      </w:r>
      <w:r w:rsidR="00FE2699" w:rsidRPr="00EE639F">
        <w:t>.</w:t>
      </w:r>
      <w:r w:rsidR="00D5592C" w:rsidRPr="00D5592C">
        <w:fldChar w:fldCharType="begin"/>
      </w:r>
      <w:r w:rsidR="003E0978">
        <w:instrText xml:space="preserve"> ADDIN REFMGR.CITE &lt;Refman&gt;&lt;Cite&gt;&lt;Author&gt;Lotvall&lt;/Author&gt;&lt;Year&gt;2011&lt;/Year&gt;&lt;RecNum&gt;3635&lt;/RecNum&gt;&lt;IDText&gt;Asthma endotypes: a new approach to classification of disease entities within the asthma syndrome&lt;/IDText&gt;&lt;MDL Ref_Type="Journal"&gt;&lt;Ref_Type&gt;Journal&lt;/Ref_Type&gt;&lt;Ref_ID&gt;3635&lt;/Ref_ID&gt;&lt;Title_Primary&gt;Asthma endotypes: a new approach to classification of disease entities within the asthma syndrome&lt;/Title_Primary&gt;&lt;Authors_Primary&gt;Lotvall,J.&lt;/Authors_Primary&gt;&lt;Authors_Primary&gt;Akdis,C.A.&lt;/Authors_Primary&gt;&lt;Authors_Primary&gt;Bacharier,L.B.&lt;/Authors_Primary&gt;&lt;Authors_Primary&gt;Bjermer,L.&lt;/Authors_Primary&gt;&lt;Authors_Primary&gt;Casale,T.B.&lt;/Authors_Primary&gt;&lt;Authors_Primary&gt;Custovic,A.&lt;/Authors_Primary&gt;&lt;Authors_Primary&gt;Lemanske,R.F.,Jr.&lt;/Authors_Primary&gt;&lt;Authors_Primary&gt;Wardlaw,A.J.&lt;/Authors_Primary&gt;&lt;Authors_Primary&gt;Wenzel,S.E.&lt;/Authors_Primary&gt;&lt;Authors_Primary&gt;Greenberger,P.A.&lt;/Authors_Primary&gt;&lt;Date_Primary&gt;2011/2&lt;/Date_Primary&gt;&lt;Keywords&gt;allergy&lt;/Keywords&gt;&lt;Keywords&gt;Aspergillosis,Allergic Bronchopulmonary&lt;/Keywords&gt;&lt;Keywords&gt;Asthma&lt;/Keywords&gt;&lt;Keywords&gt;classification&lt;/Keywords&gt;&lt;Keywords&gt;disease&lt;/Keywords&gt;&lt;Keywords&gt;Drug&lt;/Keywords&gt;&lt;Keywords&gt;drug therapy&lt;/Keywords&gt;&lt;Keywords&gt;etiology&lt;/Keywords&gt;&lt;Keywords&gt;Genetic&lt;/Keywords&gt;&lt;Keywords&gt;Humans&lt;/Keywords&gt;&lt;Keywords&gt;immunology&lt;/Keywords&gt;&lt;Keywords&gt;Invasive Pulmonary Aspergillosis&lt;/Keywords&gt;&lt;Keywords&gt;Phenotype&lt;/Keywords&gt;&lt;Keywords&gt;physiopathology&lt;/Keywords&gt;&lt;Keywords&gt;Support&lt;/Keywords&gt;&lt;Keywords&gt;Sweden&lt;/Keywords&gt;&lt;Keywords&gt;Syndrome&lt;/Keywords&gt;&lt;Keywords&gt;therapy&lt;/Keywords&gt;&lt;Reprint&gt;Not in File&lt;/Reprint&gt;&lt;Start_Page&gt;355&lt;/Start_Page&gt;&lt;End_Page&gt;360&lt;/End_Page&gt;&lt;Periodical&gt;J.Allergy Clin.Immunol.&lt;/Periodical&gt;&lt;Volume&gt;127&lt;/Volume&gt;&lt;Issue&gt;2&lt;/Issue&gt;&lt;Misc_3&gt;S0091-6749(10)01858-0 [pii];10.1016/j.jaci.2010.11.037 [doi]&lt;/Misc_3&gt;&lt;Address&gt;Krefting Research Center, University of Gothenburg, Goteborg, Sweden. jan.lotvall@gu.se&lt;/Address&gt;&lt;Web_URL&gt;PM:21281866&lt;/Web_URL&gt;&lt;ZZ_JournalStdAbbrev&gt;&lt;f name="System"&gt;J.Allergy Clin.Immunol.&lt;/f&gt;&lt;/ZZ_JournalStdAbbrev&gt;&lt;ZZ_WorkformID&gt;1&lt;/ZZ_WorkformID&gt;&lt;/MDL&gt;&lt;/Cite&gt;&lt;/Refman&gt;</w:instrText>
      </w:r>
      <w:r w:rsidR="00D5592C" w:rsidRPr="0041481A">
        <w:fldChar w:fldCharType="separate"/>
      </w:r>
      <w:r w:rsidR="003E0978" w:rsidRPr="00EE639F">
        <w:rPr>
          <w:noProof/>
          <w:vertAlign w:val="superscript"/>
        </w:rPr>
        <w:t>(4)</w:t>
      </w:r>
      <w:r w:rsidR="00D5592C" w:rsidRPr="00D5592C">
        <w:fldChar w:fldCharType="end"/>
      </w:r>
      <w:r w:rsidR="00C40D2A" w:rsidRPr="00DB3C3E">
        <w:t xml:space="preserve"> </w:t>
      </w:r>
    </w:p>
    <w:p w14:paraId="30CDA9F3" w14:textId="1A68878C" w:rsidR="00071A0F" w:rsidRPr="00DB3C3E" w:rsidRDefault="0013774E" w:rsidP="00513D5E">
      <w:pPr>
        <w:spacing w:line="480" w:lineRule="auto"/>
        <w:jc w:val="both"/>
      </w:pPr>
      <w:r w:rsidRPr="00DB3C3E">
        <w:t xml:space="preserve">Most </w:t>
      </w:r>
      <w:r w:rsidR="00B118FF" w:rsidRPr="00DB3C3E">
        <w:t xml:space="preserve">asthma </w:t>
      </w:r>
      <w:r w:rsidRPr="00DB3C3E">
        <w:t>patients have a mild form of the disease</w:t>
      </w:r>
      <w:r w:rsidR="000041D3" w:rsidRPr="00DB3C3E">
        <w:t>, which</w:t>
      </w:r>
      <w:r w:rsidRPr="00DB3C3E">
        <w:t xml:space="preserve"> can be managed with inhaled corticosteroids and long-acting </w:t>
      </w:r>
      <w:r w:rsidRPr="00DB3C3E">
        <w:sym w:font="Symbol" w:char="F062"/>
      </w:r>
      <w:r w:rsidRPr="00DB3C3E">
        <w:t>-agonists (LABA).</w:t>
      </w:r>
      <w:r w:rsidR="00C40D2A" w:rsidRPr="00DB3C3E">
        <w:t xml:space="preserve"> </w:t>
      </w:r>
      <w:r w:rsidR="00222DA1" w:rsidRPr="00DB3C3E">
        <w:t>However,</w:t>
      </w:r>
      <w:r w:rsidR="00B118FF" w:rsidRPr="00DB3C3E">
        <w:t xml:space="preserve"> </w:t>
      </w:r>
      <w:r w:rsidR="00C40D2A" w:rsidRPr="00DB3C3E">
        <w:t>p</w:t>
      </w:r>
      <w:r w:rsidRPr="00DB3C3E">
        <w:t xml:space="preserve">atients with more severe disease </w:t>
      </w:r>
      <w:r w:rsidR="006C76AF" w:rsidRPr="00DB3C3E">
        <w:t>and particularly</w:t>
      </w:r>
      <w:r w:rsidRPr="00DB3C3E">
        <w:t xml:space="preserve"> those with a non-Th2 </w:t>
      </w:r>
      <w:r w:rsidR="006C76AF" w:rsidRPr="00DB3C3E">
        <w:t>end</w:t>
      </w:r>
      <w:r w:rsidRPr="00DB3C3E">
        <w:t>otype might</w:t>
      </w:r>
      <w:r w:rsidR="00C40D2A" w:rsidRPr="00DB3C3E">
        <w:t xml:space="preserve"> </w:t>
      </w:r>
      <w:r w:rsidRPr="00DB3C3E">
        <w:t xml:space="preserve">not respond well to currently available therapies. </w:t>
      </w:r>
      <w:r w:rsidR="000041D3" w:rsidRPr="00DB3C3E">
        <w:t xml:space="preserve">Particularly </w:t>
      </w:r>
      <w:r w:rsidR="00546056" w:rsidRPr="00DB3C3E">
        <w:t xml:space="preserve">in </w:t>
      </w:r>
      <w:r w:rsidR="007656B0" w:rsidRPr="00DB3C3E">
        <w:t>patients</w:t>
      </w:r>
      <w:r w:rsidR="000041D3" w:rsidRPr="00DB3C3E">
        <w:t xml:space="preserve"> with asthma</w:t>
      </w:r>
      <w:r w:rsidR="007656B0" w:rsidRPr="00DB3C3E">
        <w:t>, personalized medicine</w:t>
      </w:r>
      <w:r w:rsidR="00546056" w:rsidRPr="00DB3C3E">
        <w:t xml:space="preserve"> </w:t>
      </w:r>
      <w:r w:rsidR="00072A13" w:rsidRPr="00DB3C3E">
        <w:t xml:space="preserve">may open novel approaches </w:t>
      </w:r>
      <w:r w:rsidR="007656B0" w:rsidRPr="00DB3C3E">
        <w:t>to accommodate the heterogeneity of the disease.</w:t>
      </w:r>
      <w:r w:rsidR="006C76AF" w:rsidRPr="00DB3C3E">
        <w:t xml:space="preserve"> </w:t>
      </w:r>
      <w:r w:rsidR="00B15E38">
        <w:t>asthma better understanding of mechanisms and endotypes will provide opportunities both for prevention and for causal treatment</w:t>
      </w:r>
      <w:r w:rsidR="00326C5D" w:rsidRPr="00DB3C3E">
        <w:t xml:space="preserve">. </w:t>
      </w:r>
    </w:p>
    <w:p w14:paraId="5CFD9F60" w14:textId="0D18AA67" w:rsidR="006C76AF" w:rsidRPr="00DB3C3E" w:rsidRDefault="00071A0F" w:rsidP="00513D5E">
      <w:pPr>
        <w:spacing w:line="480" w:lineRule="auto"/>
        <w:jc w:val="both"/>
      </w:pPr>
      <w:r w:rsidRPr="00DB3C3E">
        <w:t>In the last years interaction</w:t>
      </w:r>
      <w:r w:rsidR="002C0AA4" w:rsidRPr="00DB3C3E">
        <w:t>s</w:t>
      </w:r>
      <w:r w:rsidRPr="00DB3C3E">
        <w:t xml:space="preserve"> of micr</w:t>
      </w:r>
      <w:r w:rsidR="00CE1A15" w:rsidRPr="00DB3C3E">
        <w:t>o</w:t>
      </w:r>
      <w:r w:rsidR="00C03DA3" w:rsidRPr="00DB3C3E">
        <w:t xml:space="preserve">bes, including worm parasites, </w:t>
      </w:r>
      <w:r w:rsidR="002C0AA4" w:rsidRPr="00DB3C3E">
        <w:t xml:space="preserve">with </w:t>
      </w:r>
      <w:r w:rsidRPr="00DB3C3E">
        <w:t>the</w:t>
      </w:r>
      <w:r w:rsidR="006157EF" w:rsidRPr="00DB3C3E">
        <w:t>ir</w:t>
      </w:r>
      <w:r w:rsidRPr="00DB3C3E">
        <w:t xml:space="preserve"> </w:t>
      </w:r>
      <w:r w:rsidR="00CE1A15" w:rsidRPr="00DB3C3E">
        <w:t>host</w:t>
      </w:r>
      <w:r w:rsidR="002C0AA4" w:rsidRPr="00DB3C3E">
        <w:t xml:space="preserve"> have been identified</w:t>
      </w:r>
      <w:r w:rsidR="00D151A2">
        <w:t xml:space="preserve">: </w:t>
      </w:r>
      <w:r w:rsidR="00705DC5" w:rsidRPr="00DB3C3E">
        <w:t>E</w:t>
      </w:r>
      <w:r w:rsidRPr="00DB3C3E">
        <w:t xml:space="preserve">xposure to </w:t>
      </w:r>
      <w:r w:rsidR="00562C6F" w:rsidRPr="00DB3C3E">
        <w:t xml:space="preserve">microorganisms not only </w:t>
      </w:r>
      <w:r w:rsidR="0055380C" w:rsidRPr="00DB3C3E">
        <w:t>trigger</w:t>
      </w:r>
      <w:r w:rsidR="00D151A2">
        <w:t>s</w:t>
      </w:r>
      <w:r w:rsidR="00562C6F" w:rsidRPr="00DB3C3E">
        <w:t xml:space="preserve"> but </w:t>
      </w:r>
      <w:r w:rsidR="007168B8" w:rsidRPr="00DB3C3E">
        <w:t xml:space="preserve">also </w:t>
      </w:r>
      <w:r w:rsidR="0055380C" w:rsidRPr="00DB3C3E">
        <w:t>effectively su</w:t>
      </w:r>
      <w:r w:rsidR="00B12D9E" w:rsidRPr="00DB3C3E">
        <w:t>p</w:t>
      </w:r>
      <w:r w:rsidR="0055380C" w:rsidRPr="00DB3C3E">
        <w:t>press</w:t>
      </w:r>
      <w:r w:rsidR="00D151A2">
        <w:t>es</w:t>
      </w:r>
      <w:r w:rsidR="0055380C" w:rsidRPr="00DB3C3E">
        <w:t xml:space="preserve"> immune responses</w:t>
      </w:r>
      <w:r w:rsidR="00B12D9E" w:rsidRPr="00DB3C3E">
        <w:t>,</w:t>
      </w:r>
      <w:r w:rsidR="00705DC5" w:rsidRPr="00DB3C3E">
        <w:t xml:space="preserve"> and</w:t>
      </w:r>
      <w:r w:rsidR="006314E5" w:rsidRPr="00DB3C3E">
        <w:t xml:space="preserve"> </w:t>
      </w:r>
      <w:r w:rsidR="007320FA" w:rsidRPr="00DB3C3E">
        <w:t>beneficial</w:t>
      </w:r>
      <w:r w:rsidR="006314E5" w:rsidRPr="00DB3C3E">
        <w:t xml:space="preserve"> effects of microorganisms are increasing</w:t>
      </w:r>
      <w:r w:rsidR="006157EF" w:rsidRPr="00DB3C3E">
        <w:t>ly</w:t>
      </w:r>
      <w:r w:rsidR="006314E5" w:rsidRPr="00DB3C3E">
        <w:t xml:space="preserve"> recognized and </w:t>
      </w:r>
      <w:r w:rsidR="00B12D9E" w:rsidRPr="00DB3C3E">
        <w:t>mechanistically understood</w:t>
      </w:r>
      <w:r w:rsidR="006314E5" w:rsidRPr="00DB3C3E">
        <w:t xml:space="preserve">. </w:t>
      </w:r>
      <w:r w:rsidR="00D151A2">
        <w:t>S</w:t>
      </w:r>
      <w:r w:rsidR="008244C7" w:rsidRPr="00DB3C3E">
        <w:t>trateg</w:t>
      </w:r>
      <w:r w:rsidR="00D151A2">
        <w:t>ies are emerging</w:t>
      </w:r>
      <w:r w:rsidR="008244C7" w:rsidRPr="00DB3C3E">
        <w:t xml:space="preserve"> to potentially </w:t>
      </w:r>
      <w:r w:rsidR="00EB3A99" w:rsidRPr="00DB3C3E">
        <w:t xml:space="preserve">implement </w:t>
      </w:r>
      <w:r w:rsidR="000D588E" w:rsidRPr="00DB3C3E">
        <w:t>these effects</w:t>
      </w:r>
      <w:r w:rsidR="00DD4C68" w:rsidRPr="00DB3C3E">
        <w:t xml:space="preserve"> </w:t>
      </w:r>
      <w:r w:rsidR="00EB3A99" w:rsidRPr="00DB3C3E">
        <w:t>in</w:t>
      </w:r>
      <w:r w:rsidR="00DD4C68" w:rsidRPr="00DB3C3E">
        <w:t xml:space="preserve"> novel intervention</w:t>
      </w:r>
      <w:r w:rsidR="00D151A2">
        <w:t>s</w:t>
      </w:r>
      <w:r w:rsidR="00DD4C68" w:rsidRPr="00DB3C3E">
        <w:t xml:space="preserve"> to </w:t>
      </w:r>
      <w:r w:rsidR="00DD4C68" w:rsidRPr="00DB3C3E">
        <w:lastRenderedPageBreak/>
        <w:t>prevent or treat allergic disease</w:t>
      </w:r>
      <w:r w:rsidR="006157EF" w:rsidRPr="00DB3C3E">
        <w:t>s</w:t>
      </w:r>
      <w:r w:rsidR="00DD4C68" w:rsidRPr="00DB3C3E">
        <w:t xml:space="preserve"> such as allergic asthma</w:t>
      </w:r>
      <w:r w:rsidR="00F33BED">
        <w:t xml:space="preserve"> (figure 1)</w:t>
      </w:r>
      <w:r w:rsidR="00DD4C68" w:rsidRPr="00DB3C3E">
        <w:t xml:space="preserve">. </w:t>
      </w:r>
      <w:r w:rsidR="00AB1E3A" w:rsidRPr="00DB3C3E">
        <w:t xml:space="preserve">To </w:t>
      </w:r>
      <w:r w:rsidR="00EB3A99" w:rsidRPr="00DB3C3E">
        <w:t xml:space="preserve">endorse </w:t>
      </w:r>
      <w:r w:rsidR="00AB1E3A" w:rsidRPr="00DB3C3E">
        <w:t xml:space="preserve">such strategies and to improve and refine interventions, a better understanding of the disease in its many guises at a basic level is needed. </w:t>
      </w:r>
      <w:r w:rsidR="006C76AF" w:rsidRPr="00DB3C3E">
        <w:t xml:space="preserve">In this context, a group of clinicians and basic scientists with wide-ranging fields of expertise convened in Amersfoort, Netherlands, under the auspices of the Netherlands Lung Foundation for a workshop to assess our current understanding of the disease and identify challenges and opportunities for the </w:t>
      </w:r>
      <w:r w:rsidR="002C0AA4" w:rsidRPr="00DB3C3E">
        <w:t xml:space="preserve">prevention and </w:t>
      </w:r>
      <w:r w:rsidR="006C76AF" w:rsidRPr="00DB3C3E">
        <w:t>treatment of asthma</w:t>
      </w:r>
      <w:r w:rsidR="002C0AA4" w:rsidRPr="00DB3C3E">
        <w:t xml:space="preserve"> with microbial intervention, as t</w:t>
      </w:r>
      <w:r w:rsidR="006C76AF" w:rsidRPr="00DB3C3E">
        <w:t>he guiding theme for the workshop.</w:t>
      </w:r>
    </w:p>
    <w:p w14:paraId="08D80663" w14:textId="77777777" w:rsidR="00526DDF" w:rsidRPr="00DB3C3E" w:rsidRDefault="00526DDF" w:rsidP="00577FB6">
      <w:pPr>
        <w:spacing w:line="480" w:lineRule="auto"/>
      </w:pPr>
    </w:p>
    <w:p w14:paraId="6279B5A4" w14:textId="7E6FC481" w:rsidR="00B118FF" w:rsidRPr="00AB474A" w:rsidRDefault="00F648A9" w:rsidP="00577FB6">
      <w:pPr>
        <w:spacing w:line="480" w:lineRule="auto"/>
        <w:rPr>
          <w:b/>
          <w:sz w:val="24"/>
        </w:rPr>
      </w:pPr>
      <w:r w:rsidRPr="00AB474A">
        <w:rPr>
          <w:b/>
          <w:sz w:val="24"/>
        </w:rPr>
        <w:t>Hygiene Hypothesis and ‘Old Friends’ Hypothesis</w:t>
      </w:r>
    </w:p>
    <w:p w14:paraId="3F891439" w14:textId="5AD81D50" w:rsidR="00FE6BBF" w:rsidRDefault="00A22578" w:rsidP="00705DC5">
      <w:pPr>
        <w:spacing w:line="480" w:lineRule="auto"/>
        <w:jc w:val="both"/>
      </w:pPr>
      <w:r w:rsidRPr="00DB3C3E">
        <w:t>T</w:t>
      </w:r>
      <w:r w:rsidR="00731EB9" w:rsidRPr="00DB3C3E">
        <w:t>he so</w:t>
      </w:r>
      <w:r w:rsidR="008D4221" w:rsidRPr="00DB3C3E">
        <w:t>-called hygiene hypothesis</w:t>
      </w:r>
      <w:r w:rsidRPr="00DB3C3E">
        <w:t xml:space="preserve"> is frequently invoked to help explain the increasing prevalence of asthma</w:t>
      </w:r>
      <w:r w:rsidR="008D4221" w:rsidRPr="00DB3C3E">
        <w:t>. The hypothesis has its origins in observations published</w:t>
      </w:r>
      <w:r w:rsidR="00B118FF" w:rsidRPr="00DB3C3E">
        <w:t xml:space="preserve"> in 1989</w:t>
      </w:r>
      <w:r w:rsidR="008D4221" w:rsidRPr="00DB3C3E">
        <w:t xml:space="preserve"> by </w:t>
      </w:r>
      <w:r w:rsidR="00731EB9" w:rsidRPr="00DB3C3E">
        <w:t>Strachan</w:t>
      </w:r>
      <w:r w:rsidR="00F33BED">
        <w:fldChar w:fldCharType="begin"/>
      </w:r>
      <w:r w:rsidR="003E0978">
        <w:instrText xml:space="preserve"> ADDIN REFMGR.CITE &lt;Refman&gt;&lt;Cite&gt;&lt;Author&gt;Strachan&lt;/Author&gt;&lt;Year&gt;1989&lt;/Year&gt;&lt;RecNum&gt;651&lt;/RecNum&gt;&lt;IDText&gt;Hay fever, hygiene, and household size&lt;/IDText&gt;&lt;MDL Ref_Type="Journal"&gt;&lt;Ref_Type&gt;Journal&lt;/Ref_Type&gt;&lt;Ref_ID&gt;651&lt;/Ref_ID&gt;&lt;Title_Primary&gt;Hay fever, hygiene, and household size&lt;/Title_Primary&gt;&lt;Authors_Primary&gt;Strachan,D.P.&lt;/Authors_Primary&gt;&lt;Date_Primary&gt;1989/11/18&lt;/Date_Primary&gt;&lt;Reprint&gt;Not in File&lt;/Reprint&gt;&lt;Start_Page&gt;1259&lt;/Start_Page&gt;&lt;End_Page&gt;1260&lt;/End_Page&gt;&lt;Periodical&gt;BMJ&lt;/Periodical&gt;&lt;Volume&gt;299&lt;/Volume&gt;&lt;Issue&gt;6710&lt;/Issue&gt;&lt;Address&gt;Department of Epidemiology and Population Sciences, London School of Hygiene and Tropical Medicine&lt;/Address&gt;&lt;ZZ_JournalFull&gt;&lt;f name="System"&gt;BMJ&lt;/f&gt;&lt;/ZZ_JournalFull&gt;&lt;ZZ_WorkformID&gt;1&lt;/ZZ_WorkformID&gt;&lt;/MDL&gt;&lt;/Cite&gt;&lt;/Refman&gt;</w:instrText>
      </w:r>
      <w:r w:rsidR="00F33BED">
        <w:fldChar w:fldCharType="separate"/>
      </w:r>
      <w:r w:rsidR="003E0978" w:rsidRPr="003E0978">
        <w:rPr>
          <w:noProof/>
          <w:vertAlign w:val="superscript"/>
        </w:rPr>
        <w:t>(5)</w:t>
      </w:r>
      <w:r w:rsidR="00F33BED">
        <w:fldChar w:fldCharType="end"/>
      </w:r>
      <w:r w:rsidR="00840813" w:rsidRPr="00DB3C3E">
        <w:t>,</w:t>
      </w:r>
      <w:r w:rsidR="008D4221" w:rsidRPr="00DB3C3E">
        <w:t xml:space="preserve"> </w:t>
      </w:r>
      <w:r w:rsidR="00B118FF" w:rsidRPr="00DB3C3E">
        <w:t>who</w:t>
      </w:r>
      <w:r w:rsidR="008D4221" w:rsidRPr="00DB3C3E">
        <w:t xml:space="preserve"> noted that declining family size </w:t>
      </w:r>
      <w:r w:rsidR="00B15F83">
        <w:t xml:space="preserve">was </w:t>
      </w:r>
      <w:r w:rsidR="008D4221" w:rsidRPr="00DB3C3E">
        <w:t>associated with hay fever</w:t>
      </w:r>
      <w:r w:rsidR="006051D3" w:rsidRPr="00DB3C3E">
        <w:t xml:space="preserve"> in developed countries</w:t>
      </w:r>
      <w:r w:rsidR="00E80502">
        <w:t xml:space="preserve"> and suggested that this might be related to a lower degree of sibling-related childhood infections </w:t>
      </w:r>
      <w:r w:rsidR="00B15F83">
        <w:t>and</w:t>
      </w:r>
      <w:r w:rsidR="00E80502">
        <w:t xml:space="preserve"> microbial exposure</w:t>
      </w:r>
      <w:r w:rsidR="008D4221" w:rsidRPr="00DB3C3E">
        <w:t xml:space="preserve">. </w:t>
      </w:r>
      <w:r w:rsidR="00E80502">
        <w:t>In extension of the hygiene hypothesis</w:t>
      </w:r>
      <w:r w:rsidR="00134F23">
        <w:t xml:space="preserve">, Rook has postulated the ‘Old friends’ </w:t>
      </w:r>
      <w:r w:rsidR="00CE0313" w:rsidRPr="00DB3C3E">
        <w:t>hypothesis</w:t>
      </w:r>
      <w:r w:rsidR="00F33BED">
        <w:fldChar w:fldCharType="begin">
          <w:fldData xml:space="preserve">PFJlZm1hbj48Q2l0ZT48QXV0aG9yPlJvb2s8L0F1dGhvcj48WWVhcj4yMDEwPC9ZZWFyPjxSZWNO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</w:fldData>
        </w:fldChar>
      </w:r>
      <w:r w:rsidR="003E0978">
        <w:instrText xml:space="preserve"> ADDIN REFMGR.CITE </w:instrText>
      </w:r>
      <w:r w:rsidR="003E0978">
        <w:fldChar w:fldCharType="begin">
          <w:fldData xml:space="preserve">PFJlZm1hbj48Q2l0ZT48QXV0aG9yPlJvb2s8L0F1dGhvcj48WWVhcj4yMDEwPC9ZZWFyPjxSZWNO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</w:fldData>
        </w:fldChar>
      </w:r>
      <w:r w:rsidR="003E0978">
        <w:instrText xml:space="preserve"> ADDIN EN.CITE.DATA </w:instrText>
      </w:r>
      <w:r w:rsidR="003E0978">
        <w:fldChar w:fldCharType="end"/>
      </w:r>
      <w:r w:rsidR="00F33BED">
        <w:fldChar w:fldCharType="separate"/>
      </w:r>
      <w:r w:rsidR="003E0978" w:rsidRPr="003E0978">
        <w:rPr>
          <w:noProof/>
          <w:vertAlign w:val="superscript"/>
        </w:rPr>
        <w:t>(6)</w:t>
      </w:r>
      <w:r w:rsidR="00F33BED">
        <w:fldChar w:fldCharType="end"/>
      </w:r>
      <w:r w:rsidR="00CE0313" w:rsidRPr="00DB3C3E">
        <w:t xml:space="preserve">, </w:t>
      </w:r>
      <w:r w:rsidR="00134F23">
        <w:t xml:space="preserve">in which </w:t>
      </w:r>
      <w:r w:rsidR="00CE0313" w:rsidRPr="00DB3C3E">
        <w:t>m</w:t>
      </w:r>
      <w:r w:rsidR="00FE6BBF" w:rsidRPr="00DB3C3E">
        <w:t>any infectious agents</w:t>
      </w:r>
      <w:r w:rsidR="00A410E1" w:rsidRPr="00DB3C3E">
        <w:t xml:space="preserve"> and microbes</w:t>
      </w:r>
      <w:r w:rsidR="00EB3A99" w:rsidRPr="00DB3C3E">
        <w:t xml:space="preserve"> </w:t>
      </w:r>
      <w:r w:rsidR="00326C5D" w:rsidRPr="00DB3C3E">
        <w:t>in their co-evolution</w:t>
      </w:r>
      <w:r w:rsidR="00FE6BBF" w:rsidRPr="00DB3C3E">
        <w:t xml:space="preserve"> with humans, have developed mechanisms to modulate and evade the h</w:t>
      </w:r>
      <w:r w:rsidR="00326C5D" w:rsidRPr="00DB3C3E">
        <w:t>ost</w:t>
      </w:r>
      <w:r w:rsidR="00FE6BBF" w:rsidRPr="00DB3C3E">
        <w:t xml:space="preserve"> immune</w:t>
      </w:r>
      <w:r w:rsidR="00326C5D" w:rsidRPr="00DB3C3E">
        <w:t xml:space="preserve"> system</w:t>
      </w:r>
      <w:r w:rsidR="003E556A">
        <w:t xml:space="preserve"> (Figure 1)</w:t>
      </w:r>
      <w:r w:rsidR="00145442" w:rsidRPr="00DB3C3E">
        <w:t xml:space="preserve">. </w:t>
      </w:r>
      <w:r w:rsidR="00B12D9E" w:rsidRPr="00DB3C3E">
        <w:t>Immunomodulatory microorganisms have been described</w:t>
      </w:r>
      <w:r w:rsidR="00B12D9E" w:rsidRPr="00DB3C3E" w:rsidDel="00B12D9E">
        <w:t xml:space="preserve"> </w:t>
      </w:r>
      <w:r w:rsidR="00145442" w:rsidRPr="00DB3C3E">
        <w:t>to activate various cells of the regulatory network, such regulatory T (T</w:t>
      </w:r>
      <w:r w:rsidR="00145442" w:rsidRPr="00DB3C3E">
        <w:rPr>
          <w:vertAlign w:val="subscript"/>
        </w:rPr>
        <w:t>reg</w:t>
      </w:r>
      <w:r w:rsidR="00145442" w:rsidRPr="00DB3C3E">
        <w:t>) and B (B</w:t>
      </w:r>
      <w:r w:rsidR="00145442" w:rsidRPr="00DB3C3E">
        <w:rPr>
          <w:vertAlign w:val="subscript"/>
        </w:rPr>
        <w:t>reg</w:t>
      </w:r>
      <w:r w:rsidR="00145442" w:rsidRPr="00DB3C3E">
        <w:t xml:space="preserve">) cells and </w:t>
      </w:r>
      <w:r w:rsidR="00B12D9E" w:rsidRPr="00DB3C3E">
        <w:t xml:space="preserve">to modulate or even re-program certain </w:t>
      </w:r>
      <w:r w:rsidR="00145442" w:rsidRPr="00DB3C3E">
        <w:t xml:space="preserve">antigen-presenting cells, leading to tolerogenic dendritic cells (DCs) </w:t>
      </w:r>
      <w:r w:rsidR="008C0C4E" w:rsidRPr="00DB3C3E">
        <w:t>and/</w:t>
      </w:r>
      <w:r w:rsidR="00145442" w:rsidRPr="00DB3C3E">
        <w:t>or alternatively-activated macrophages</w:t>
      </w:r>
      <w:r w:rsidR="00FE6BBF" w:rsidRPr="00DB3C3E">
        <w:t xml:space="preserve">. </w:t>
      </w:r>
      <w:r w:rsidR="00B12D9E" w:rsidRPr="00DB3C3E">
        <w:t>A more d</w:t>
      </w:r>
      <w:r w:rsidR="00326C5D" w:rsidRPr="00DB3C3E">
        <w:t xml:space="preserve">etailed understanding of </w:t>
      </w:r>
      <w:r w:rsidR="00145442" w:rsidRPr="00DB3C3E">
        <w:t>how these infectious agents accomplish this</w:t>
      </w:r>
      <w:r w:rsidR="00326C5D" w:rsidRPr="00DB3C3E">
        <w:t>,</w:t>
      </w:r>
      <w:r w:rsidR="00FE6BBF" w:rsidRPr="00DB3C3E">
        <w:t xml:space="preserve"> </w:t>
      </w:r>
      <w:r w:rsidR="00B15F83">
        <w:t>can</w:t>
      </w:r>
      <w:r w:rsidR="00072A13" w:rsidRPr="00DB3C3E">
        <w:t xml:space="preserve"> </w:t>
      </w:r>
      <w:r w:rsidR="00FE6BBF" w:rsidRPr="00DB3C3E">
        <w:t xml:space="preserve">provide indicators for primary prevention strategies and </w:t>
      </w:r>
      <w:r w:rsidR="00CE0313" w:rsidRPr="00DB3C3E">
        <w:t xml:space="preserve">may </w:t>
      </w:r>
      <w:r w:rsidR="00FE6BBF" w:rsidRPr="00DB3C3E">
        <w:t xml:space="preserve">help </w:t>
      </w:r>
      <w:r w:rsidR="00EB3A99" w:rsidRPr="00DB3C3E">
        <w:t xml:space="preserve">to </w:t>
      </w:r>
      <w:r w:rsidR="00FE6BBF" w:rsidRPr="00DB3C3E">
        <w:t xml:space="preserve">identify new molecular targets for </w:t>
      </w:r>
      <w:r w:rsidR="00CE0313" w:rsidRPr="00DB3C3E">
        <w:t xml:space="preserve">novel </w:t>
      </w:r>
      <w:r w:rsidR="00FE6BBF" w:rsidRPr="00DB3C3E">
        <w:t>treatments.</w:t>
      </w:r>
      <w:r w:rsidR="006D01EC" w:rsidRPr="00DB3C3E">
        <w:t xml:space="preserve"> </w:t>
      </w:r>
      <w:r w:rsidR="00CE1A15" w:rsidRPr="00DB3C3E">
        <w:t xml:space="preserve">This is especially relevant since </w:t>
      </w:r>
      <w:r w:rsidR="006D01EC" w:rsidRPr="00DB3C3E">
        <w:t xml:space="preserve">in </w:t>
      </w:r>
      <w:r w:rsidR="00CE1A15" w:rsidRPr="00DB3C3E">
        <w:t xml:space="preserve">various </w:t>
      </w:r>
      <w:r w:rsidR="006D01EC" w:rsidRPr="00DB3C3E">
        <w:t xml:space="preserve">non-communicable </w:t>
      </w:r>
      <w:r w:rsidR="00CE1A15" w:rsidRPr="00DB3C3E">
        <w:t xml:space="preserve">inflammatory </w:t>
      </w:r>
      <w:r w:rsidR="006D01EC" w:rsidRPr="00DB3C3E">
        <w:t>diseases, such as asthma, these regulatory networks seemed to be underrepresented and poorly developed.</w:t>
      </w:r>
    </w:p>
    <w:p w14:paraId="263AB9CC" w14:textId="7FA95F4E" w:rsidR="00D31643" w:rsidRPr="004B77FC" w:rsidRDefault="00B973CF" w:rsidP="00705DC5">
      <w:pPr>
        <w:spacing w:line="480" w:lineRule="auto"/>
        <w:jc w:val="both"/>
        <w:rPr>
          <w:b/>
          <w:i/>
        </w:rPr>
      </w:pPr>
      <w:r w:rsidRPr="004B77FC">
        <w:rPr>
          <w:b/>
          <w:i/>
        </w:rPr>
        <w:t>Rural exposure and ‘a</w:t>
      </w:r>
      <w:r w:rsidR="00D31643" w:rsidRPr="004B77FC">
        <w:rPr>
          <w:b/>
          <w:i/>
        </w:rPr>
        <w:t>rchaic</w:t>
      </w:r>
      <w:r w:rsidRPr="004B77FC">
        <w:rPr>
          <w:b/>
          <w:i/>
        </w:rPr>
        <w:t>’</w:t>
      </w:r>
      <w:r w:rsidR="00D31643" w:rsidRPr="004B77FC">
        <w:rPr>
          <w:b/>
          <w:i/>
        </w:rPr>
        <w:t xml:space="preserve"> microbiome</w:t>
      </w:r>
    </w:p>
    <w:p w14:paraId="59696461" w14:textId="0452FF89" w:rsidR="009151AB" w:rsidRDefault="00AB474A" w:rsidP="006C794A">
      <w:pPr>
        <w:spacing w:line="480" w:lineRule="auto"/>
        <w:jc w:val="both"/>
      </w:pPr>
      <w:r w:rsidRPr="00DB3C3E">
        <w:lastRenderedPageBreak/>
        <w:t xml:space="preserve">As discussed above, </w:t>
      </w:r>
      <w:r>
        <w:t xml:space="preserve">microbes (‘old friends’) </w:t>
      </w:r>
      <w:r w:rsidRPr="00DB3C3E">
        <w:t>form a central part of the (extended) hygiene hypothesis.</w:t>
      </w:r>
      <w:r w:rsidR="00F33BED">
        <w:fldChar w:fldCharType="begin">
          <w:fldData xml:space="preserve">PFJlZm1hbj48Q2l0ZT48QXV0aG9yPlJvb2s8L0F1dGhvcj48WWVhcj4yMDEwPC9ZZWFyPjxSZWNO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</w:fldData>
        </w:fldChar>
      </w:r>
      <w:r w:rsidR="003E0978">
        <w:instrText xml:space="preserve"> ADDIN REFMGR.CITE </w:instrText>
      </w:r>
      <w:r w:rsidR="003E0978">
        <w:fldChar w:fldCharType="begin">
          <w:fldData xml:space="preserve">PFJlZm1hbj48Q2l0ZT48QXV0aG9yPlJvb2s8L0F1dGhvcj48WWVhcj4yMDEwPC9ZZWFyPjxSZWNO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</w:fldData>
        </w:fldChar>
      </w:r>
      <w:r w:rsidR="003E0978">
        <w:instrText xml:space="preserve"> ADDIN EN.CITE.DATA </w:instrText>
      </w:r>
      <w:r w:rsidR="003E0978">
        <w:fldChar w:fldCharType="end"/>
      </w:r>
      <w:r w:rsidR="00F33BED">
        <w:fldChar w:fldCharType="separate"/>
      </w:r>
      <w:r w:rsidR="003E0978" w:rsidRPr="003E0978">
        <w:rPr>
          <w:noProof/>
          <w:vertAlign w:val="superscript"/>
        </w:rPr>
        <w:t>(6;7)</w:t>
      </w:r>
      <w:r w:rsidR="00F33BED">
        <w:fldChar w:fldCharType="end"/>
      </w:r>
      <w:r w:rsidRPr="00DB3C3E">
        <w:t xml:space="preserve"> </w:t>
      </w:r>
      <w:r w:rsidR="005C1076">
        <w:t>In</w:t>
      </w:r>
      <w:r>
        <w:t>terestingly</w:t>
      </w:r>
      <w:r w:rsidR="005C1076">
        <w:t xml:space="preserve">, this has not so much to do with ‘personal hygiene’ (as often interpreted from the hygiene hypothesis), as a recent study </w:t>
      </w:r>
      <w:r w:rsidR="00A61085">
        <w:t>showed that personal or home cleanliness</w:t>
      </w:r>
      <w:r w:rsidR="005C1076">
        <w:t xml:space="preserve"> </w:t>
      </w:r>
      <w:r w:rsidR="00A61085">
        <w:t>was not associated with a risk to develop asthma or allergy</w:t>
      </w:r>
      <w:r w:rsidR="0027751B">
        <w:t>.</w:t>
      </w:r>
      <w:r w:rsidR="00F33BED">
        <w:fldChar w:fldCharType="begin"/>
      </w:r>
      <w:r w:rsidR="003E0978">
        <w:instrText xml:space="preserve"> ADDIN REFMGR.CITE &lt;Refman&gt;&lt;Cite&gt;&lt;Author&gt;Weber&lt;/Author&gt;&lt;Year&gt;2015&lt;/Year&gt;&lt;RecNum&gt;3754&lt;/RecNum&gt;&lt;IDText&gt;Asthma and the hygiene hypothesis. Does cleanliness matter?&lt;/IDText&gt;&lt;MDL Ref_Type="Journal"&gt;&lt;Ref_Type&gt;Journal&lt;/Ref_Type&gt;&lt;Ref_ID&gt;3754&lt;/Ref_ID&gt;&lt;Title_Primary&gt;Asthma and the hygiene hypothesis. Does cleanliness matter?&lt;/Title_Primary&gt;&lt;Authors_Primary&gt;Weber,J.&lt;/Authors_Primary&gt;&lt;Authors_Primary&gt;Illi,S.&lt;/Authors_Primary&gt;&lt;Authors_Primary&gt;Nowak,D.&lt;/Authors_Primary&gt;&lt;Authors_Primary&gt;Schierl,R.&lt;/Authors_Primary&gt;&lt;Authors_Primary&gt;Holst,O.&lt;/Authors_Primary&gt;&lt;Authors_Primary&gt;von,Mutius E.&lt;/Authors_Primary&gt;&lt;Authors_Primary&gt;Ege,M.J.&lt;/Authors_Primary&gt;&lt;Date_Primary&gt;2015/3/1&lt;/Date_Primary&gt;&lt;Keywords&gt;allergy&lt;/Keywords&gt;&lt;Keywords&gt;analysis&lt;/Keywords&gt;&lt;Keywords&gt;Asthma&lt;/Keywords&gt;&lt;Keywords&gt;atopic&lt;/Keywords&gt;&lt;Keywords&gt;bacterial&lt;/Keywords&gt;&lt;Keywords&gt;disease&lt;/Keywords&gt;&lt;Keywords&gt;Dust&lt;/Keywords&gt;&lt;Keywords&gt;Endotoxins&lt;/Keywords&gt;&lt;Keywords&gt;Germany&lt;/Keywords&gt;&lt;Keywords&gt;Humans&lt;/Keywords&gt;&lt;Keywords&gt;Hygiene&lt;/Keywords&gt;&lt;Keywords&gt;Hygiene Hypothesis&lt;/Keywords&gt;&lt;Keywords&gt;Hypersensitivity&lt;/Keywords&gt;&lt;Keywords&gt;immunology&lt;/Keywords&gt;&lt;Keywords&gt;Infection&lt;/Keywords&gt;&lt;Keywords&gt;Life Style&lt;/Keywords&gt;&lt;Keywords&gt;methods&lt;/Keywords&gt;&lt;Keywords&gt;microbial&lt;/Keywords&gt;&lt;Keywords&gt;Muramic Acids&lt;/Keywords&gt;&lt;Keywords&gt;NO&lt;/Keywords&gt;&lt;Keywords&gt;Odds Ratio&lt;/Keywords&gt;&lt;Keywords&gt;Population&lt;/Keywords&gt;&lt;Keywords&gt;Prevalence&lt;/Keywords&gt;&lt;Keywords&gt;Risk&lt;/Keywords&gt;&lt;Keywords&gt;Risk Assessment&lt;/Keywords&gt;&lt;Reprint&gt;Not in File&lt;/Reprint&gt;&lt;Start_Page&gt;522&lt;/Start_Page&gt;&lt;End_Page&gt;529&lt;/End_Page&gt;&lt;Periodical&gt;Am.J.Respir.Crit Care Med.&lt;/Periodical&gt;&lt;Volume&gt;191&lt;/Volume&gt;&lt;Issue&gt;5&lt;/Issue&gt;&lt;Misc_3&gt;10.1164/rccm.201410-1899OC [doi]&lt;/Misc_3&gt;&lt;Address&gt;1 Dr von Hauner Children&amp;apos;s Hospital, Ludwig Maximilians University of Munich, Munich, Germany&lt;/Address&gt;&lt;Web_URL&gt;PM:25584716&lt;/Web_URL&gt;&lt;ZZ_JournalStdAbbrev&gt;&lt;f name="System"&gt;Am.J.Respir.Crit Care Med.&lt;/f&gt;&lt;/ZZ_JournalStdAbbrev&gt;&lt;ZZ_WorkformID&gt;1&lt;/ZZ_WorkformID&gt;&lt;/MDL&gt;&lt;/Cite&gt;&lt;/Refman&gt;</w:instrText>
      </w:r>
      <w:r w:rsidR="00F33BED">
        <w:fldChar w:fldCharType="separate"/>
      </w:r>
      <w:r w:rsidR="003E0978" w:rsidRPr="003E0978">
        <w:rPr>
          <w:noProof/>
          <w:vertAlign w:val="superscript"/>
        </w:rPr>
        <w:t>(8)</w:t>
      </w:r>
      <w:r w:rsidR="00F33BED">
        <w:fldChar w:fldCharType="end"/>
      </w:r>
      <w:r w:rsidR="00A61085">
        <w:t xml:space="preserve">  </w:t>
      </w:r>
      <w:r w:rsidR="0027751B">
        <w:t>T</w:t>
      </w:r>
      <w:r w:rsidR="00A61085">
        <w:t xml:space="preserve">he ‘old friends’ </w:t>
      </w:r>
      <w:r w:rsidR="00F92C5C">
        <w:t>mostly accounts for a group of microbes that</w:t>
      </w:r>
      <w:r w:rsidR="00C34909">
        <w:t xml:space="preserve"> </w:t>
      </w:r>
      <w:r w:rsidR="005C1076">
        <w:t>the human race ha</w:t>
      </w:r>
      <w:r w:rsidR="00C34909">
        <w:t>s</w:t>
      </w:r>
      <w:r w:rsidR="005C1076">
        <w:t xml:space="preserve"> co-evolved with and that in the past 50 years </w:t>
      </w:r>
      <w:r w:rsidR="00C34909">
        <w:t xml:space="preserve">was </w:t>
      </w:r>
      <w:r w:rsidR="005C1076">
        <w:t xml:space="preserve">rapidly lost due to changes in life style, living conditions or occupations. </w:t>
      </w:r>
      <w:r w:rsidR="00A61085">
        <w:t>Prime candidates are microbes associated with rural living, like farming</w:t>
      </w:r>
      <w:r w:rsidR="00C02786">
        <w:t>, and various members of an ‘archai</w:t>
      </w:r>
      <w:r w:rsidR="00161B29">
        <w:t>c</w:t>
      </w:r>
      <w:r w:rsidR="00C02786">
        <w:t xml:space="preserve">’ microbiome, responsible for a richer composition of our personal microbial </w:t>
      </w:r>
      <w:r w:rsidR="00F07DEE">
        <w:t>hemisphere</w:t>
      </w:r>
      <w:r w:rsidR="00F63196">
        <w:t>, which includes compartments such as gut, lung and skin</w:t>
      </w:r>
      <w:r w:rsidR="00C02786">
        <w:t xml:space="preserve">. </w:t>
      </w:r>
      <w:r w:rsidR="00C02786">
        <w:rPr>
          <w:lang w:val="en-US"/>
        </w:rPr>
        <w:t xml:space="preserve">In this perspective, helminths are regarded as a natural and ancient (evolutionary conserved) partner of the microbial community, which is still the case in many parts of the world but no longer in </w:t>
      </w:r>
      <w:r w:rsidR="00722E94">
        <w:rPr>
          <w:lang w:val="en-US"/>
        </w:rPr>
        <w:t>Westernized</w:t>
      </w:r>
      <w:r w:rsidR="00C02786">
        <w:rPr>
          <w:lang w:val="en-US"/>
        </w:rPr>
        <w:t xml:space="preserve"> countries.</w:t>
      </w:r>
      <w:r w:rsidR="00C02786">
        <w:t xml:space="preserve"> </w:t>
      </w:r>
      <w:r w:rsidR="00F365AF">
        <w:t>T</w:t>
      </w:r>
      <w:r w:rsidR="00C02786">
        <w:t xml:space="preserve">he likelihood that </w:t>
      </w:r>
      <w:r w:rsidR="001631DF">
        <w:t xml:space="preserve">archaic </w:t>
      </w:r>
      <w:r w:rsidR="00C02786">
        <w:t>microbes play an essential role in protection against asthma and allergic diseases is framed by several landmark studies.</w:t>
      </w:r>
      <w:r w:rsidR="004B77FC">
        <w:t xml:space="preserve"> </w:t>
      </w:r>
    </w:p>
    <w:p w14:paraId="51CF5152" w14:textId="110870C7" w:rsidR="006C794A" w:rsidRPr="00DB3C3E" w:rsidRDefault="00F365AF" w:rsidP="006C794A">
      <w:pPr>
        <w:spacing w:line="480" w:lineRule="auto"/>
        <w:jc w:val="both"/>
        <w:rPr>
          <w:lang w:val="en-US"/>
        </w:rPr>
      </w:pPr>
      <w:r>
        <w:t>S</w:t>
      </w:r>
      <w:r w:rsidR="004B77FC">
        <w:t xml:space="preserve">everal studies </w:t>
      </w:r>
      <w:r w:rsidR="00455F0E" w:rsidRPr="00DB3C3E">
        <w:t>noted that living on farms offers a protective effect against atopy, hay fever, and asthma, especially in children.</w:t>
      </w:r>
      <w:r w:rsidR="00F33BED">
        <w:fldChar w:fldCharType="begin"/>
      </w:r>
      <w:r w:rsidR="003E0978">
        <w:instrText xml:space="preserve"> ADDIN REFMGR.CITE &lt;Refman&gt;&lt;Cite&gt;&lt;Author&gt;von Mutius&lt;/Author&gt;&lt;Year&gt;2010&lt;/Year&gt;&lt;RecNum&gt;3347&lt;/RecNum&gt;&lt;IDText&gt;Farm living: effects on childhood asthma and allergy&lt;/IDText&gt;&lt;MDL Ref_Type="Journal"&gt;&lt;Ref_Type&gt;Journal&lt;/Ref_Type&gt;&lt;Ref_ID&gt;3347&lt;/Ref_ID&gt;&lt;Title_Primary&gt;Farm living: effects on childhood asthma and allergy&lt;/Title_Primary&gt;&lt;Authors_Primary&gt;von Mutius,E.&lt;/Authors_Primary&gt;&lt;Authors_Primary&gt;Vercelli,D.&lt;/Authors_Primary&gt;&lt;Date_Primary&gt;2010/12&lt;/Date_Primary&gt;&lt;Keywords&gt;Adolescent&lt;/Keywords&gt;&lt;Keywords&gt;Adult&lt;/Keywords&gt;&lt;Keywords&gt;allergic sensitization&lt;/Keywords&gt;&lt;Keywords&gt;allergy&lt;/Keywords&gt;&lt;Keywords&gt;Animals&lt;/Keywords&gt;&lt;Keywords&gt;Asthma&lt;/Keywords&gt;&lt;Keywords&gt;Cattle&lt;/Keywords&gt;&lt;Keywords&gt;Child&lt;/Keywords&gt;&lt;Keywords&gt;Child,Preschool&lt;/Keywords&gt;&lt;Keywords&gt;Environmental Exposure&lt;/Keywords&gt;&lt;Keywords&gt;epidemiology&lt;/Keywords&gt;&lt;Keywords&gt;Europe&lt;/Keywords&gt;&lt;Keywords&gt;Female&lt;/Keywords&gt;&lt;Keywords&gt;Fever&lt;/Keywords&gt;&lt;Keywords&gt;Germany&lt;/Keywords&gt;&lt;Keywords&gt;Hay Fever&lt;/Keywords&gt;&lt;Keywords&gt;Humans&lt;/Keywords&gt;&lt;Keywords&gt;immunology&lt;/Keywords&gt;&lt;Keywords&gt;Infant&lt;/Keywords&gt;&lt;Keywords&gt;Infant,Newborn&lt;/Keywords&gt;&lt;Keywords&gt;Life Style&lt;/Keywords&gt;&lt;Keywords&gt;Livestock&lt;/Keywords&gt;&lt;Keywords&gt;Mice&lt;/Keywords&gt;&lt;Keywords&gt;microbial&lt;/Keywords&gt;&lt;Keywords&gt;Milk&lt;/Keywords&gt;&lt;Keywords&gt;Pregnancy&lt;/Keywords&gt;&lt;Keywords&gt;Rhinitis,Allergic,Seasonal&lt;/Keywords&gt;&lt;Keywords&gt;Rural Health&lt;/Keywords&gt;&lt;Keywords&gt;Rural Population&lt;/Keywords&gt;&lt;Keywords&gt;statistics &amp;amp; numerical data&lt;/Keywords&gt;&lt;Keywords&gt;Young Adult&lt;/Keywords&gt;&lt;Reprint&gt;Not in File&lt;/Reprint&gt;&lt;Start_Page&gt;861&lt;/Start_Page&gt;&lt;End_Page&gt;868&lt;/End_Page&gt;&lt;Periodical&gt;Nat.Rev.Immunol.&lt;/Periodical&gt;&lt;Volume&gt;10&lt;/Volume&gt;&lt;Issue&gt;12&lt;/Issue&gt;&lt;Address&gt;Dr. von Haunersche Kinderklinik Ludwig Maximilians Universitat, 80337 Munich, Germany. erika.von.mutius@med.lmu.de&lt;/Address&gt;&lt;Web_URL&gt;PM:21060319&lt;/Web_URL&gt;&lt;ZZ_JournalStdAbbrev&gt;&lt;f name="System"&gt;Nat.Rev.Immunol.&lt;/f&gt;&lt;/ZZ_JournalStdAbbrev&gt;&lt;ZZ_WorkformID&gt;1&lt;/ZZ_WorkformID&gt;&lt;/MDL&gt;&lt;/Cite&gt;&lt;/Refman&gt;</w:instrText>
      </w:r>
      <w:r w:rsidR="00F33BED">
        <w:fldChar w:fldCharType="separate"/>
      </w:r>
      <w:r w:rsidR="003E0978" w:rsidRPr="003E0978">
        <w:rPr>
          <w:noProof/>
          <w:vertAlign w:val="superscript"/>
        </w:rPr>
        <w:t>(9)</w:t>
      </w:r>
      <w:r w:rsidR="00F33BED">
        <w:fldChar w:fldCharType="end"/>
      </w:r>
      <w:r w:rsidR="00EC657E">
        <w:t xml:space="preserve"> </w:t>
      </w:r>
      <w:r w:rsidR="0027751B">
        <w:t>Further</w:t>
      </w:r>
      <w:r w:rsidR="00EC657E">
        <w:t xml:space="preserve"> analysis suggested a link with </w:t>
      </w:r>
      <w:r w:rsidR="00EC657E" w:rsidRPr="00DB3C3E">
        <w:t xml:space="preserve">increased exposure to a variety of bacteria and fungi related to farming </w:t>
      </w:r>
      <w:r w:rsidR="00EC657E">
        <w:t xml:space="preserve">and </w:t>
      </w:r>
      <w:r w:rsidR="00EC657E" w:rsidRPr="00DB3C3E">
        <w:t>protection from asthma.</w:t>
      </w:r>
      <w:r w:rsidR="00F33BED">
        <w:fldChar w:fldCharType="begin">
          <w:fldData xml:space="preserve">PFJlZm1hbj48Q2l0ZT48QXV0aG9yPkVnZTwvQXV0aG9yPjxZZWFyPjIwMTE8L1llYXI+PFJlY051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</w:fldData>
        </w:fldChar>
      </w:r>
      <w:r w:rsidR="003E0978">
        <w:instrText xml:space="preserve"> ADDIN REFMGR.CITE </w:instrText>
      </w:r>
      <w:r w:rsidR="003E0978">
        <w:fldChar w:fldCharType="begin">
          <w:fldData xml:space="preserve">PFJlZm1hbj48Q2l0ZT48QXV0aG9yPkVnZTwvQXV0aG9yPjxZZWFyPjIwMTE8L1llYXI+PFJlY051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</w:fldData>
        </w:fldChar>
      </w:r>
      <w:r w:rsidR="003E0978">
        <w:instrText xml:space="preserve"> ADDIN EN.CITE.DATA </w:instrText>
      </w:r>
      <w:r w:rsidR="003E0978">
        <w:fldChar w:fldCharType="end"/>
      </w:r>
      <w:r w:rsidR="00F33BED">
        <w:fldChar w:fldCharType="separate"/>
      </w:r>
      <w:r w:rsidR="003E0978" w:rsidRPr="003E0978">
        <w:rPr>
          <w:noProof/>
          <w:vertAlign w:val="superscript"/>
        </w:rPr>
        <w:t>(10)</w:t>
      </w:r>
      <w:r w:rsidR="00F33BED">
        <w:fldChar w:fldCharType="end"/>
      </w:r>
      <w:r w:rsidR="00A442B2">
        <w:t xml:space="preserve"> Interestingly, </w:t>
      </w:r>
      <w:r w:rsidR="00E7368E">
        <w:t xml:space="preserve">several gene environment interactions were found for </w:t>
      </w:r>
      <w:r w:rsidR="00A442B2">
        <w:t>early farm exposure</w:t>
      </w:r>
      <w:r w:rsidR="00E7368E">
        <w:t xml:space="preserve">. </w:t>
      </w:r>
      <w:r w:rsidR="00FE1246">
        <w:t xml:space="preserve">A number of </w:t>
      </w:r>
      <w:r w:rsidR="00E7368E">
        <w:t xml:space="preserve">single nucleotide polymorphisms in children living in rural Europe were linked to </w:t>
      </w:r>
      <w:r w:rsidR="00FE1246">
        <w:t>farming, e.g. in the genes transcribing CD14 or Toll-like receptors</w:t>
      </w:r>
      <w:r w:rsidR="00E7368E">
        <w:t>.</w:t>
      </w:r>
      <w:r w:rsidR="003E0978">
        <w:fldChar w:fldCharType="begin">
          <w:fldData xml:space="preserve">PFJlZm1hbj48Q2l0ZT48QXV0aG9yPkxsdWlzPC9BdXRob3I+PFllYXI+MjAxMjwvWWVhcj48UmVj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</w:fldData>
        </w:fldChar>
      </w:r>
      <w:r w:rsidR="003E0978">
        <w:instrText xml:space="preserve"> ADDIN REFMGR.CITE </w:instrText>
      </w:r>
      <w:r w:rsidR="003E0978">
        <w:fldChar w:fldCharType="begin">
          <w:fldData xml:space="preserve">PFJlZm1hbj48Q2l0ZT48QXV0aG9yPkxsdWlzPC9BdXRob3I+PFllYXI+MjAxMjwvWWVhcj48UmVj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</w:fldData>
        </w:fldChar>
      </w:r>
      <w:r w:rsidR="003E0978">
        <w:instrText xml:space="preserve"> ADDIN EN.CITE.DATA </w:instrText>
      </w:r>
      <w:r w:rsidR="003E0978">
        <w:fldChar w:fldCharType="end"/>
      </w:r>
      <w:r w:rsidR="003E0978">
        <w:fldChar w:fldCharType="separate"/>
      </w:r>
      <w:r w:rsidR="003E0978" w:rsidRPr="00EE639F">
        <w:rPr>
          <w:noProof/>
          <w:vertAlign w:val="superscript"/>
        </w:rPr>
        <w:t>(11)</w:t>
      </w:r>
      <w:r w:rsidR="003E0978">
        <w:fldChar w:fldCharType="end"/>
      </w:r>
      <w:r w:rsidR="00E7368E">
        <w:t xml:space="preserve"> </w:t>
      </w:r>
      <w:r w:rsidR="00FE1246">
        <w:t>Remarkably</w:t>
      </w:r>
      <w:r w:rsidR="00E7368E">
        <w:t>,</w:t>
      </w:r>
      <w:r w:rsidR="00FE1246">
        <w:t xml:space="preserve"> a recent</w:t>
      </w:r>
      <w:r w:rsidR="00050ECD">
        <w:t xml:space="preserve"> farm-</w:t>
      </w:r>
      <w:r w:rsidR="00FE1246">
        <w:t xml:space="preserve">study </w:t>
      </w:r>
      <w:r w:rsidR="00E7368E">
        <w:t xml:space="preserve">also </w:t>
      </w:r>
      <w:r w:rsidR="00FE1246">
        <w:t xml:space="preserve">reports on </w:t>
      </w:r>
      <w:r w:rsidR="00050ECD">
        <w:t>associations with the ‘</w:t>
      </w:r>
      <w:r w:rsidR="00E7368E">
        <w:t>asthma risk</w:t>
      </w:r>
      <w:r w:rsidR="00050ECD">
        <w:t>’</w:t>
      </w:r>
      <w:r w:rsidR="00E7368E">
        <w:t xml:space="preserve"> allel</w:t>
      </w:r>
      <w:r w:rsidR="00050ECD">
        <w:t>es</w:t>
      </w:r>
      <w:r w:rsidR="00E7368E">
        <w:t xml:space="preserve"> on chromosome 17q21, suggesting two faces: </w:t>
      </w:r>
      <w:r w:rsidR="00FE1246">
        <w:t>the same genotype constitutes a genetic risk to asthma, but at the same time is susceptible to environmental influences</w:t>
      </w:r>
      <w:r w:rsidR="00E7368E">
        <w:t>.</w:t>
      </w:r>
      <w:r w:rsidR="003E0978">
        <w:fldChar w:fldCharType="begin">
          <w:fldData xml:space="preserve">PFJlZm1hbj48Q2l0ZT48QXV0aG9yPkxvc3M8L0F1dGhvcj48WWVhcj4yMDE1PC9ZZWFyPjxSZWNO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</w:fldData>
        </w:fldChar>
      </w:r>
      <w:r w:rsidR="003E0978">
        <w:instrText xml:space="preserve"> ADDIN REFMGR.CITE </w:instrText>
      </w:r>
      <w:r w:rsidR="003E0978">
        <w:fldChar w:fldCharType="begin">
          <w:fldData xml:space="preserve">PFJlZm1hbj48Q2l0ZT48QXV0aG9yPkxvc3M8L0F1dGhvcj48WWVhcj4yMDE1PC9ZZWFyPjxSZWNO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</w:fldData>
        </w:fldChar>
      </w:r>
      <w:r w:rsidR="003E0978">
        <w:instrText xml:space="preserve"> ADDIN EN.CITE.DATA </w:instrText>
      </w:r>
      <w:r w:rsidR="003E0978">
        <w:fldChar w:fldCharType="end"/>
      </w:r>
      <w:r w:rsidR="003E0978">
        <w:fldChar w:fldCharType="separate"/>
      </w:r>
      <w:r w:rsidR="003E0978" w:rsidRPr="00EE639F">
        <w:rPr>
          <w:noProof/>
          <w:vertAlign w:val="superscript"/>
        </w:rPr>
        <w:t>(12)</w:t>
      </w:r>
      <w:r w:rsidR="003E0978">
        <w:fldChar w:fldCharType="end"/>
      </w:r>
      <w:r w:rsidR="00050ECD">
        <w:t xml:space="preserve"> This would imply options for future preventive strategies. In addition, in particular farm exposure during pregnancy seems to influence</w:t>
      </w:r>
      <w:r w:rsidR="00EC657E" w:rsidRPr="00DB3C3E">
        <w:t xml:space="preserve"> </w:t>
      </w:r>
      <w:r w:rsidR="00A442B2">
        <w:t xml:space="preserve">gene expression patterns by DNA methylation in specific </w:t>
      </w:r>
      <w:r w:rsidR="00A442B2">
        <w:rPr>
          <w:rStyle w:val="highlight"/>
        </w:rPr>
        <w:t>asthma</w:t>
      </w:r>
      <w:r w:rsidR="00A442B2">
        <w:t xml:space="preserve">- and allergy-related genes </w:t>
      </w:r>
      <w:r w:rsidR="00050ECD">
        <w:t xml:space="preserve">further </w:t>
      </w:r>
      <w:r w:rsidR="00A442B2">
        <w:t>contributing to its protective effect.</w:t>
      </w:r>
      <w:r w:rsidR="003E0978">
        <w:fldChar w:fldCharType="begin">
          <w:fldData xml:space="preserve">PFJlZm1hbj48Q2l0ZT48QXV0aG9yPk1pY2hlbDwvQXV0aG9yPjxZZWFyPjIwMTM8L1llYXI+PFJl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</w:fldData>
        </w:fldChar>
      </w:r>
      <w:r w:rsidR="003E0978">
        <w:instrText xml:space="preserve"> ADDIN REFMGR.CITE </w:instrText>
      </w:r>
      <w:r w:rsidR="003E0978">
        <w:fldChar w:fldCharType="begin">
          <w:fldData xml:space="preserve">PFJlZm1hbj48Q2l0ZT48QXV0aG9yPk1pY2hlbDwvQXV0aG9yPjxZZWFyPjIwMTM8L1llYXI+PFJl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</w:fldData>
        </w:fldChar>
      </w:r>
      <w:r w:rsidR="003E0978">
        <w:instrText xml:space="preserve"> ADDIN EN.CITE.DATA </w:instrText>
      </w:r>
      <w:r w:rsidR="003E0978">
        <w:fldChar w:fldCharType="end"/>
      </w:r>
      <w:r w:rsidR="003E0978">
        <w:fldChar w:fldCharType="separate"/>
      </w:r>
      <w:r w:rsidR="003E0978" w:rsidRPr="00EE639F">
        <w:rPr>
          <w:noProof/>
          <w:vertAlign w:val="superscript"/>
        </w:rPr>
        <w:t>(13)</w:t>
      </w:r>
      <w:r w:rsidR="003E0978">
        <w:fldChar w:fldCharType="end"/>
      </w:r>
      <w:r w:rsidR="00A442B2">
        <w:t xml:space="preserve"> </w:t>
      </w:r>
      <w:r w:rsidR="00A266F1">
        <w:t xml:space="preserve">In </w:t>
      </w:r>
      <w:r w:rsidR="00050ECD">
        <w:t xml:space="preserve">big </w:t>
      </w:r>
      <w:r w:rsidR="00A266F1">
        <w:t xml:space="preserve">contrast, a higher prevalence of asthma </w:t>
      </w:r>
      <w:r w:rsidR="00050ECD">
        <w:t xml:space="preserve">and a higher morbidity </w:t>
      </w:r>
      <w:r w:rsidR="00A266F1">
        <w:t xml:space="preserve">can be found in children living in inner cities. </w:t>
      </w:r>
      <w:r w:rsidR="00241238">
        <w:t xml:space="preserve">Various environmental risk factors have been recognized, including high indoor allergen, pollutant and </w:t>
      </w:r>
      <w:r w:rsidR="00241238">
        <w:lastRenderedPageBreak/>
        <w:t>endotoxin exposure</w:t>
      </w:r>
      <w:r w:rsidR="003E0978">
        <w:fldChar w:fldCharType="begin"/>
      </w:r>
      <w:r w:rsidR="003E0978">
        <w:instrText xml:space="preserve"> ADDIN REFMGR.CITE &lt;Refman&gt;&lt;Cite&gt;&lt;Author&gt;Gergen&lt;/Author&gt;&lt;Year&gt;2015&lt;/Year&gt;&lt;RecNum&gt;3762&lt;/RecNum&gt;&lt;IDText&gt;Reducing Exacerbations in the Inner City: Lessons from the Inner-City Asthma Consortium (ICAC)&lt;/IDText&gt;&lt;MDL Ref_Type="Journal"&gt;&lt;Ref_Type&gt;Journal&lt;/Ref_Type&gt;&lt;Ref_ID&gt;3762&lt;/Ref_ID&gt;&lt;Title_Primary&gt;Reducing Exacerbations in the Inner City: Lessons from the Inner-City Asthma Consortium (ICAC)&lt;/Title_Primary&gt;&lt;Authors_Primary&gt;Gergen,P.J.&lt;/Authors_Primary&gt;&lt;Authors_Primary&gt;Teach,S.J.&lt;/Authors_Primary&gt;&lt;Authors_Primary&gt;Togias,A.&lt;/Authors_Primary&gt;&lt;Authors_Primary&gt;Busse,W.W.&lt;/Authors_Primary&gt;&lt;Date_Primary&gt;2015/11/13&lt;/Date_Primary&gt;&lt;Keywords&gt;allergy&lt;/Keywords&gt;&lt;Keywords&gt;Asthma&lt;/Keywords&gt;&lt;Keywords&gt;atopy&lt;/Keywords&gt;&lt;Keywords&gt;DC&lt;/Keywords&gt;&lt;Keywords&gt;disease&lt;/Keywords&gt;&lt;Keywords&gt;MD&lt;/Keywords&gt;&lt;Keywords&gt;Morbidity&lt;/Keywords&gt;&lt;Keywords&gt;Public Health&lt;/Keywords&gt;&lt;Keywords&gt;Risk&lt;/Keywords&gt;&lt;Keywords&gt;Risk Factors&lt;/Keywords&gt;&lt;Keywords&gt;Seasons&lt;/Keywords&gt;&lt;Keywords&gt;therapy&lt;/Keywords&gt;&lt;Reprint&gt;Not in File&lt;/Reprint&gt;&lt;Periodical&gt;J.Allergy Clin.Immunol.Pract.&lt;/Periodical&gt;&lt;Misc_3&gt;S2213-2198(15)00439-0 [pii];10.1016/j.jaip.2015.07.024 [doi]&lt;/Misc_3&gt;&lt;Address&gt;National Institute of Allergy and Infectious Diseases, Bethesda, Md. Electronic address: pgergen@niaid.nih.gov&amp;#xA;Children&amp;apos;s National Health System, Washington, DC&amp;#xA;National Institute of Allergy and Infectious Diseases, Bethesda, Md&amp;#xA;University of Wisconsin School of Medicine and Public Health, Madison, Wis&lt;/Address&gt;&lt;Web_URL&gt;PM:26589178&lt;/Web_URL&gt;&lt;ZZ_JournalStdAbbrev&gt;&lt;f name="System"&gt;J.Allergy Clin.Immunol.Pract.&lt;/f&gt;&lt;/ZZ_JournalStdAbbrev&gt;&lt;ZZ_WorkformID&gt;1&lt;/ZZ_WorkformID&gt;&lt;/MDL&gt;&lt;/Cite&gt;&lt;/Refman&gt;</w:instrText>
      </w:r>
      <w:r w:rsidR="003E0978">
        <w:fldChar w:fldCharType="separate"/>
      </w:r>
      <w:r w:rsidR="003E0978" w:rsidRPr="00EE639F">
        <w:rPr>
          <w:noProof/>
          <w:vertAlign w:val="superscript"/>
        </w:rPr>
        <w:t>(14)</w:t>
      </w:r>
      <w:r w:rsidR="003E0978">
        <w:fldChar w:fldCharType="end"/>
      </w:r>
      <w:r w:rsidR="00050ECD">
        <w:t xml:space="preserve">, </w:t>
      </w:r>
      <w:r w:rsidR="0064603F">
        <w:t>al</w:t>
      </w:r>
      <w:r w:rsidR="00050ECD">
        <w:t>though part of this effect might be explained by differences in ethnicity and demographics.</w:t>
      </w:r>
      <w:r w:rsidR="003E0978">
        <w:fldChar w:fldCharType="begin">
          <w:fldData xml:space="preserve">PFJlZm1hbj48Q2l0ZT48QXV0aG9yPktlZXQ8L0F1dGhvcj48WWVhcj4yMDE1PC9ZZWFyPjxSZWNO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</w:fldData>
        </w:fldChar>
      </w:r>
      <w:r w:rsidR="003E0978">
        <w:instrText xml:space="preserve"> ADDIN REFMGR.CITE </w:instrText>
      </w:r>
      <w:r w:rsidR="003E0978">
        <w:fldChar w:fldCharType="begin">
          <w:fldData xml:space="preserve">PFJlZm1hbj48Q2l0ZT48QXV0aG9yPktlZXQ8L0F1dGhvcj48WWVhcj4yMDE1PC9ZZWFyPjxSZWNO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</w:fldData>
        </w:fldChar>
      </w:r>
      <w:r w:rsidR="003E0978">
        <w:instrText xml:space="preserve"> ADDIN EN.CITE.DATA </w:instrText>
      </w:r>
      <w:r w:rsidR="003E0978">
        <w:fldChar w:fldCharType="end"/>
      </w:r>
      <w:r w:rsidR="003E0978">
        <w:fldChar w:fldCharType="separate"/>
      </w:r>
      <w:r w:rsidR="003E0978" w:rsidRPr="00EE639F">
        <w:rPr>
          <w:noProof/>
          <w:vertAlign w:val="superscript"/>
        </w:rPr>
        <w:t>(15)</w:t>
      </w:r>
      <w:r w:rsidR="003E0978">
        <w:fldChar w:fldCharType="end"/>
      </w:r>
    </w:p>
    <w:p w14:paraId="4CC23F1D" w14:textId="33C6858B" w:rsidR="00D317C4" w:rsidRDefault="002A1AED" w:rsidP="009D4230">
      <w:pPr>
        <w:spacing w:line="480" w:lineRule="auto"/>
        <w:jc w:val="both"/>
      </w:pPr>
      <w:r>
        <w:t xml:space="preserve">Also the composition of gut microbiota </w:t>
      </w:r>
      <w:r w:rsidRPr="00DB3C3E">
        <w:t>influence</w:t>
      </w:r>
      <w:r>
        <w:t>s</w:t>
      </w:r>
      <w:r w:rsidRPr="00DB3C3E">
        <w:t xml:space="preserve"> the development of allergic diseases such as asthma</w:t>
      </w:r>
      <w:r w:rsidR="00C57B34">
        <w:t>. Indeed</w:t>
      </w:r>
      <w:r w:rsidR="00C57B34" w:rsidRPr="00AE6185">
        <w:t xml:space="preserve">, </w:t>
      </w:r>
      <w:r w:rsidR="00C57B34" w:rsidRPr="009E7BDF">
        <w:t>intestinal gene expression and ultimately immune system development is different in “germ</w:t>
      </w:r>
      <w:r w:rsidR="00C57B34" w:rsidRPr="00AE6185">
        <w:t>-free” mice</w:t>
      </w:r>
      <w:r w:rsidR="00BD224D">
        <w:t>,</w:t>
      </w:r>
      <w:r w:rsidR="00C57B34">
        <w:t xml:space="preserve"> </w:t>
      </w:r>
      <w:r w:rsidR="00C57B34" w:rsidRPr="00DB3C3E">
        <w:t>lacking a gut microbiome</w:t>
      </w:r>
      <w:r w:rsidR="00BD224D">
        <w:t>,</w:t>
      </w:r>
      <w:r w:rsidR="00C57B34" w:rsidRPr="00DB3C3E">
        <w:t xml:space="preserve"> compared to conventional mice.</w:t>
      </w:r>
      <w:r w:rsidR="00F33BED">
        <w:fldChar w:fldCharType="begin">
          <w:fldData xml:space="preserve">PFJlZm1hbj48Q2l0ZT48QXV0aG9yPkdhYm9yaWF1LVJvdXRoaWF1PC9BdXRob3I+PFllYXI+MjAw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</w:fldData>
        </w:fldChar>
      </w:r>
      <w:r w:rsidR="003E0978">
        <w:instrText xml:space="preserve"> ADDIN REFMGR.CITE </w:instrText>
      </w:r>
      <w:r w:rsidR="003E0978">
        <w:fldChar w:fldCharType="begin">
          <w:fldData xml:space="preserve">PFJlZm1hbj48Q2l0ZT48QXV0aG9yPkdhYm9yaWF1LVJvdXRoaWF1PC9BdXRob3I+PFllYXI+MjAw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</w:fldData>
        </w:fldChar>
      </w:r>
      <w:r w:rsidR="003E0978">
        <w:instrText xml:space="preserve"> ADDIN EN.CITE.DATA </w:instrText>
      </w:r>
      <w:r w:rsidR="003E0978">
        <w:fldChar w:fldCharType="end"/>
      </w:r>
      <w:r w:rsidR="00F33BED">
        <w:fldChar w:fldCharType="separate"/>
      </w:r>
      <w:r w:rsidR="003E0978" w:rsidRPr="003E0978">
        <w:rPr>
          <w:noProof/>
          <w:vertAlign w:val="superscript"/>
        </w:rPr>
        <w:t>(16)</w:t>
      </w:r>
      <w:r w:rsidR="00F33BED">
        <w:fldChar w:fldCharType="end"/>
      </w:r>
      <w:r w:rsidR="00C57B34" w:rsidRPr="00DB3C3E">
        <w:t xml:space="preserve"> </w:t>
      </w:r>
      <w:r w:rsidR="00BD224D">
        <w:t xml:space="preserve">In addition, </w:t>
      </w:r>
      <w:r w:rsidR="00C57B34" w:rsidRPr="00DB3C3E">
        <w:t>germ-free mice</w:t>
      </w:r>
      <w:r w:rsidR="00BD224D">
        <w:t xml:space="preserve"> </w:t>
      </w:r>
      <w:r w:rsidR="00C57B34" w:rsidRPr="00DB3C3E">
        <w:t>exhibit increased susceptibility to allergen-induced airway disease and this has been linked to different mechanisms such as elevated IgE production and basophil numbers at mucosal sites as well as the induction of natural killer T cells (NKT).</w:t>
      </w:r>
      <w:r w:rsidR="00F33BED">
        <w:fldChar w:fldCharType="begin">
          <w:fldData xml:space="preserve">PFJlZm1hbj48Q2l0ZT48QXV0aG9yPkNhaGVuemxpPC9BdXRob3I+PFllYXI+MjAxMzwvWWVhcj48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</w:fldData>
        </w:fldChar>
      </w:r>
      <w:r w:rsidR="003E0978">
        <w:instrText xml:space="preserve"> ADDIN REFMGR.CITE </w:instrText>
      </w:r>
      <w:r w:rsidR="003E0978">
        <w:fldChar w:fldCharType="begin">
          <w:fldData xml:space="preserve">PFJlZm1hbj48Q2l0ZT48QXV0aG9yPkNhaGVuemxpPC9BdXRob3I+PFllYXI+MjAxMzwvWWVhcj48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</w:fldData>
        </w:fldChar>
      </w:r>
      <w:r w:rsidR="003E0978">
        <w:instrText xml:space="preserve"> ADDIN EN.CITE.DATA </w:instrText>
      </w:r>
      <w:r w:rsidR="003E0978">
        <w:fldChar w:fldCharType="end"/>
      </w:r>
      <w:r w:rsidR="00F33BED">
        <w:fldChar w:fldCharType="separate"/>
      </w:r>
      <w:r w:rsidR="003E0978" w:rsidRPr="003E0978">
        <w:rPr>
          <w:noProof/>
          <w:vertAlign w:val="superscript"/>
        </w:rPr>
        <w:t>(17-19)</w:t>
      </w:r>
      <w:r w:rsidR="00F33BED">
        <w:fldChar w:fldCharType="end"/>
      </w:r>
      <w:r w:rsidR="00BD224D">
        <w:t xml:space="preserve"> Also in humans the composition of gut microbiota has been linked to airway disease, as s</w:t>
      </w:r>
      <w:r w:rsidR="000A36F0">
        <w:t>tool samples from babies that later on develop allergies and asthma have a different composition and contain less Lactobacilli, Bacteroidetes and Bifidobacteria</w:t>
      </w:r>
      <w:r w:rsidR="00645A9E">
        <w:t>.</w:t>
      </w:r>
      <w:r w:rsidR="003B73BE">
        <w:fldChar w:fldCharType="begin"/>
      </w:r>
      <w:r w:rsidR="003E0978">
        <w:instrText xml:space="preserve"> ADDIN REFMGR.CITE &lt;Refman&gt;&lt;Cite&gt;&lt;Author&gt;Huang&lt;/Author&gt;&lt;Year&gt;2015&lt;/Year&gt;&lt;RecNum&gt;3758&lt;/RecNum&gt;&lt;IDText&gt;The microbiome in asthma&lt;/IDText&gt;&lt;MDL Ref_Type="Journal"&gt;&lt;Ref_Type&gt;Journal&lt;/Ref_Type&gt;&lt;Ref_ID&gt;3758&lt;/Ref_ID&gt;&lt;Title_Primary&gt;The microbiome in asthma&lt;/Title_Primary&gt;&lt;Authors_Primary&gt;Huang,Y.J.&lt;/Authors_Primary&gt;&lt;Authors_Primary&gt;Boushey,H.A.&lt;/Authors_Primary&gt;&lt;Date_Primary&gt;2015/1&lt;/Date_Primary&gt;&lt;Keywords&gt;Allergens&lt;/Keywords&gt;&lt;Keywords&gt;allergic sensitization&lt;/Keywords&gt;&lt;Keywords&gt;allergy&lt;/Keywords&gt;&lt;Keywords&gt;Animals&lt;/Keywords&gt;&lt;Keywords&gt;Asthma&lt;/Keywords&gt;&lt;Keywords&gt;disease&lt;/Keywords&gt;&lt;Keywords&gt;Ecology&lt;/Keywords&gt;&lt;Keywords&gt;Environmental Exposure&lt;/Keywords&gt;&lt;Keywords&gt;Gastrointestinal Tract&lt;/Keywords&gt;&lt;Keywords&gt;Humans&lt;/Keywords&gt;&lt;Keywords&gt;microbes&lt;/Keywords&gt;&lt;Keywords&gt;microbial&lt;/Keywords&gt;&lt;Keywords&gt;microbiology&lt;/Keywords&gt;&lt;Keywords&gt;Microbiota&lt;/Keywords&gt;&lt;Keywords&gt;Phenotype&lt;/Keywords&gt;&lt;Keywords&gt;Population&lt;/Keywords&gt;&lt;Keywords&gt;Respiratory System&lt;/Keywords&gt;&lt;Keywords&gt;Respiratory Tract Infections&lt;/Keywords&gt;&lt;Keywords&gt;Virus Diseases&lt;/Keywords&gt;&lt;Reprint&gt;Not in File&lt;/Reprint&gt;&lt;Start_Page&gt;25&lt;/Start_Page&gt;&lt;End_Page&gt;30&lt;/End_Page&gt;&lt;Periodical&gt;J.Allergy Clin.Immunol.&lt;/Periodical&gt;&lt;Volume&gt;135&lt;/Volume&gt;&lt;Issue&gt;1&lt;/Issue&gt;&lt;User_Def_5&gt;PMC4287960&lt;/User_Def_5&gt;&lt;Misc_3&gt;S0091-6749(14)01649-2 [pii];10.1016/j.jaci.2014.11.011 [doi]&lt;/Misc_3&gt;&lt;Address&gt;Division of Pulmonary and Critical Medicine, Department of Internal Medicine, University of Michigan, Ann Arbor, Mich&amp;#xA;Division of Pulmonary, Critical Care, Allergy &amp;amp; Sleep Medicine, Department of Medicine, University of California, San Francisco, Calif. Electronic address: homer.boushey@ucsf.edu&lt;/Address&gt;&lt;Web_URL&gt;PM:25567040&lt;/Web_URL&gt;&lt;ZZ_JournalStdAbbrev&gt;&lt;f name="System"&gt;J.Allergy Clin.Immunol.&lt;/f&gt;&lt;/ZZ_JournalStdAbbrev&gt;&lt;ZZ_WorkformID&gt;1&lt;/ZZ_WorkformID&gt;&lt;/MDL&gt;&lt;/Cite&gt;&lt;/Refman&gt;</w:instrText>
      </w:r>
      <w:r w:rsidR="003B73BE">
        <w:fldChar w:fldCharType="separate"/>
      </w:r>
      <w:r w:rsidR="003E0978" w:rsidRPr="003E0978">
        <w:rPr>
          <w:noProof/>
          <w:vertAlign w:val="superscript"/>
        </w:rPr>
        <w:t>(20)</w:t>
      </w:r>
      <w:r w:rsidR="003B73BE">
        <w:fldChar w:fldCharType="end"/>
      </w:r>
      <w:r w:rsidR="000A36F0">
        <w:t xml:space="preserve"> </w:t>
      </w:r>
    </w:p>
    <w:p w14:paraId="44C18B6D" w14:textId="2B0D73CC" w:rsidR="009D4230" w:rsidRDefault="008C3C73" w:rsidP="009D4230">
      <w:pPr>
        <w:spacing w:line="480" w:lineRule="auto"/>
        <w:jc w:val="both"/>
        <w:rPr>
          <w:lang w:val="en-US"/>
        </w:rPr>
      </w:pPr>
      <w:r>
        <w:t>Finally</w:t>
      </w:r>
      <w:r w:rsidR="009D4230">
        <w:t>,</w:t>
      </w:r>
      <w:r w:rsidR="009D4230" w:rsidRPr="00DB3C3E">
        <w:t xml:space="preserve"> early and chronic parasitic worm infections of, or linked to, the gastrointestinal tract protect</w:t>
      </w:r>
      <w:r w:rsidR="009D4230">
        <w:t>ed</w:t>
      </w:r>
      <w:r w:rsidR="009D4230" w:rsidRPr="00DB3C3E">
        <w:t xml:space="preserve"> against autoimmune diseases such as multiple sclerosis</w:t>
      </w:r>
      <w:r w:rsidR="00F33BED">
        <w:fldChar w:fldCharType="begin"/>
      </w:r>
      <w:r w:rsidR="003E0978">
        <w:instrText xml:space="preserve"> ADDIN REFMGR.CITE &lt;Refman&gt;&lt;Cite&gt;&lt;Author&gt;Correale&lt;/Author&gt;&lt;Year&gt;2011&lt;/Year&gt;&lt;RecNum&gt;3654&lt;/RecNum&gt;&lt;IDText&gt;The impact of parasite infections on the course of multiple sclerosis&lt;/IDText&gt;&lt;MDL Ref_Type="Journal"&gt;&lt;Ref_Type&gt;Journal&lt;/Ref_Type&gt;&lt;Ref_ID&gt;3654&lt;/Ref_ID&gt;&lt;Title_Primary&gt;The impact of parasite infections on the course of multiple sclerosis&lt;/Title_Primary&gt;&lt;Authors_Primary&gt;Correale,J.&lt;/Authors_Primary&gt;&lt;Authors_Primary&gt;Farez,M.F.&lt;/Authors_Primary&gt;&lt;Date_Primary&gt;2011/4&lt;/Date_Primary&gt;&lt;Keywords&gt;Ascariasis&lt;/Keywords&gt;&lt;Keywords&gt;Autoimmune Diseases&lt;/Keywords&gt;&lt;Keywords&gt;Cells&lt;/Keywords&gt;&lt;Keywords&gt;Cohort Studies&lt;/Keywords&gt;&lt;Keywords&gt;diagnosis&lt;/Keywords&gt;&lt;Keywords&gt;Eosinophilia&lt;/Keywords&gt;&lt;Keywords&gt;Female&lt;/Keywords&gt;&lt;Keywords&gt;Helminthiasis&lt;/Keywords&gt;&lt;Keywords&gt;Host-Parasite Interactions&lt;/Keywords&gt;&lt;Keywords&gt;Humans&lt;/Keywords&gt;&lt;Keywords&gt;Hymenolepiasis&lt;/Keywords&gt;&lt;Keywords&gt;IL-10&lt;/Keywords&gt;&lt;Keywords&gt;IL-12&lt;/Keywords&gt;&lt;Keywords&gt;Immunity&lt;/Keywords&gt;&lt;Keywords&gt;immunology&lt;/Keywords&gt;&lt;Keywords&gt;Infection&lt;/Keywords&gt;&lt;Keywords&gt;Male&lt;/Keywords&gt;&lt;Keywords&gt;Multiple Sclerosis&lt;/Keywords&gt;&lt;Keywords&gt;Neuroimmunomodulation&lt;/Keywords&gt;&lt;Keywords&gt;parasite&lt;/Keywords&gt;&lt;Keywords&gt;parasitology&lt;/Keywords&gt;&lt;Keywords&gt;Prospective Studies&lt;/Keywords&gt;&lt;Keywords&gt;Strongylida Infections&lt;/Keywords&gt;&lt;Keywords&gt;therapy&lt;/Keywords&gt;&lt;Keywords&gt;Trichuriasis&lt;/Keywords&gt;&lt;Reprint&gt;Not in File&lt;/Reprint&gt;&lt;Start_Page&gt;6&lt;/Start_Page&gt;&lt;End_Page&gt;11&lt;/End_Page&gt;&lt;Periodical&gt;J.Neuroimmunol.&lt;/Periodical&gt;&lt;Volume&gt;233&lt;/Volume&gt;&lt;Issue&gt;1-2&lt;/Issue&gt;&lt;Misc_3&gt;S0165-5728(11)00005-1 [pii];10.1016/j.jneuroim.2011.01.002 [doi]&lt;/Misc_3&gt;&lt;Address&gt;Department of Neurology, Institute for Neurological Research Dr. Raul Carrea, FLENI, Montaneses 2325, (1428) Buenos Aires, Argentina. jcorreale@fleni.org.ar&lt;/Address&gt;&lt;Web_URL&gt;PM:21277637&lt;/Web_URL&gt;&lt;ZZ_JournalStdAbbrev&gt;&lt;f name="System"&gt;J.Neuroimmunol.&lt;/f&gt;&lt;/ZZ_JournalStdAbbrev&gt;&lt;ZZ_WorkformID&gt;1&lt;/ZZ_WorkformID&gt;&lt;/MDL&gt;&lt;/Cite&gt;&lt;/Refman&gt;</w:instrText>
      </w:r>
      <w:r w:rsidR="00F33BED">
        <w:fldChar w:fldCharType="separate"/>
      </w:r>
      <w:r w:rsidR="003E0978" w:rsidRPr="003E0978">
        <w:rPr>
          <w:noProof/>
          <w:vertAlign w:val="superscript"/>
        </w:rPr>
        <w:t>(21)</w:t>
      </w:r>
      <w:r w:rsidR="00F33BED">
        <w:fldChar w:fldCharType="end"/>
      </w:r>
      <w:r w:rsidR="009D4230" w:rsidRPr="00DB3C3E">
        <w:t xml:space="preserve"> and inflammatory bowel disease.</w:t>
      </w:r>
      <w:r w:rsidR="00F33BED">
        <w:fldChar w:fldCharType="begin"/>
      </w:r>
      <w:r w:rsidR="003E0978">
        <w:instrText xml:space="preserve"> ADDIN REFMGR.CITE &lt;Refman&gt;&lt;Cite&gt;&lt;Author&gt;Koloski&lt;/Author&gt;&lt;Year&gt;2008&lt;/Year&gt;&lt;RecNum&gt;3656&lt;/RecNum&gt;&lt;IDText&gt;Hygiene hypothesis in inflammatory bowel disease: a critical review of the literature&lt;/IDText&gt;&lt;MDL Ref_Type="Journal"&gt;&lt;Ref_Type&gt;Journal&lt;/Ref_Type&gt;&lt;Ref_ID&gt;3656&lt;/Ref_ID&gt;&lt;Title_Primary&gt;Hygiene hypothesis in inflammatory bowel disease: a critical review of the literature&lt;/Title_Primary&gt;&lt;Authors_Primary&gt;Koloski,N.A.&lt;/Authors_Primary&gt;&lt;Authors_Primary&gt;Bret,L.&lt;/Authors_Primary&gt;&lt;Authors_Primary&gt;Radford-Smith,G.&lt;/Authors_Primary&gt;&lt;Date_Primary&gt;2008/1/14&lt;/Date_Primary&gt;&lt;Keywords&gt;disease&lt;/Keywords&gt;&lt;Keywords&gt;Environmental Exposure&lt;/Keywords&gt;&lt;Keywords&gt;epidemiology&lt;/Keywords&gt;&lt;Keywords&gt;helminth&lt;/Keywords&gt;&lt;Keywords&gt;Helminths&lt;/Keywords&gt;&lt;Keywords&gt;Humans&lt;/Keywords&gt;&lt;Keywords&gt;Hygiene&lt;/Keywords&gt;&lt;Keywords&gt;Hygiene Hypothesis&lt;/Keywords&gt;&lt;Keywords&gt;immunology&lt;/Keywords&gt;&lt;Keywords&gt;Incidence&lt;/Keywords&gt;&lt;Keywords&gt;Infection&lt;/Keywords&gt;&lt;Keywords&gt;Inflammatory Bowel Diseases&lt;/Keywords&gt;&lt;Keywords&gt;Measles&lt;/Keywords&gt;&lt;Keywords&gt;Medline&lt;/Keywords&gt;&lt;Keywords&gt;microbial&lt;/Keywords&gt;&lt;Keywords&gt;Vaccination&lt;/Keywords&gt;&lt;Reprint&gt;Not in File&lt;/Reprint&gt;&lt;Start_Page&gt;165&lt;/Start_Page&gt;&lt;End_Page&gt;173&lt;/End_Page&gt;&lt;Periodical&gt;World J.Gastroenterol.&lt;/Periodical&gt;&lt;Volume&gt;14&lt;/Volume&gt;&lt;Issue&gt;2&lt;/Issue&gt;&lt;User_Def_5&gt;PMC2675108&lt;/User_Def_5&gt;&lt;Web_URL&gt;PM:18186549&lt;/Web_URL&gt;&lt;ZZ_JournalStdAbbrev&gt;&lt;f name="System"&gt;World J.Gastroenterol.&lt;/f&gt;&lt;/ZZ_JournalStdAbbrev&gt;&lt;ZZ_WorkformID&gt;1&lt;/ZZ_WorkformID&gt;&lt;/MDL&gt;&lt;/Cite&gt;&lt;/Refman&gt;</w:instrText>
      </w:r>
      <w:r w:rsidR="00F33BED">
        <w:fldChar w:fldCharType="separate"/>
      </w:r>
      <w:r w:rsidR="003E0978" w:rsidRPr="003E0978">
        <w:rPr>
          <w:noProof/>
          <w:vertAlign w:val="superscript"/>
        </w:rPr>
        <w:t>(22)</w:t>
      </w:r>
      <w:r w:rsidR="00F33BED">
        <w:fldChar w:fldCharType="end"/>
      </w:r>
      <w:r w:rsidR="009D4230" w:rsidRPr="00DB3C3E">
        <w:t xml:space="preserve"> This effect has also been observed for respiratory allergies and, in the case of hookworm infections also for asthma.</w:t>
      </w:r>
      <w:r w:rsidR="00F33BED">
        <w:fldChar w:fldCharType="begin"/>
      </w:r>
      <w:r w:rsidR="003E0978">
        <w:instrText xml:space="preserve"> ADDIN REFMGR.CITE &lt;Refman&gt;&lt;Cite&gt;&lt;Author&gt;Leonardi-Bee&lt;/Author&gt;&lt;Year&gt;2006&lt;/Year&gt;&lt;RecNum&gt;2924&lt;/RecNum&gt;&lt;IDText&gt;Asthma and current intestinal parasite infection: systematic review and meta-analysis&lt;/IDText&gt;&lt;MDL Ref_Type="Journal"&gt;&lt;Ref_Type&gt;Journal&lt;/Ref_Type&gt;&lt;Ref_ID&gt;2924&lt;/Ref_ID&gt;&lt;Title_Primary&gt;Asthma and current intestinal parasite infection: systematic review and meta-analysis&lt;/Title_Primary&gt;&lt;Authors_Primary&gt;Leonardi-Bee,J.&lt;/Authors_Primary&gt;&lt;Authors_Primary&gt;Pritchard,D.&lt;/Authors_Primary&gt;&lt;Authors_Primary&gt;Britton,J.&lt;/Authors_Primary&gt;&lt;Date_Primary&gt;2006/9/1&lt;/Date_Primary&gt;&lt;Keywords&gt;Adult&lt;/Keywords&gt;&lt;Keywords&gt;analysis&lt;/Keywords&gt;&lt;Keywords&gt;Ascaris&lt;/Keywords&gt;&lt;Keywords&gt;Ascaris lumbricoides&lt;/Keywords&gt;&lt;Keywords&gt;Asthma&lt;/Keywords&gt;&lt;Keywords&gt;Child&lt;/Keywords&gt;&lt;Keywords&gt;complications&lt;/Keywords&gt;&lt;Keywords&gt;Confidence Intervals&lt;/Keywords&gt;&lt;Keywords&gt;disease&lt;/Keywords&gt;&lt;Keywords&gt;epidemiology&lt;/Keywords&gt;&lt;Keywords&gt;Humans&lt;/Keywords&gt;&lt;Keywords&gt;Infection&lt;/Keywords&gt;&lt;Keywords&gt;Intestinal Diseases,Parasitic&lt;/Keywords&gt;&lt;Keywords&gt;Medline&lt;/Keywords&gt;&lt;Keywords&gt;methods&lt;/Keywords&gt;&lt;Keywords&gt;Models&lt;/Keywords&gt;&lt;Keywords&gt;NO&lt;/Keywords&gt;&lt;Keywords&gt;Odds Ratio&lt;/Keywords&gt;&lt;Keywords&gt;parasite&lt;/Keywords&gt;&lt;Keywords&gt;parasitology&lt;/Keywords&gt;&lt;Keywords&gt;prevention &amp;amp; control&lt;/Keywords&gt;&lt;Keywords&gt;Risk Assessment&lt;/Keywords&gt;&lt;Reprint&gt;Not in File&lt;/Reprint&gt;&lt;Start_Page&gt;514&lt;/Start_Page&gt;&lt;End_Page&gt;523&lt;/End_Page&gt;&lt;Periodical&gt;Am.J.Respir.Crit Care Med.&lt;/Periodical&gt;&lt;Volume&gt;174&lt;/Volume&gt;&lt;Issue&gt;5&lt;/Issue&gt;&lt;Address&gt;Division of Epidemiology and Public Health, University of Nottingham, Clinical Sciences Building, Nottingham NG5 1PB, UK. jo.leonardi-bee@nottingham.ac.uk&lt;/Address&gt;&lt;Web_URL&gt;PM:16778161&lt;/Web_URL&gt;&lt;ZZ_JournalStdAbbrev&gt;&lt;f name="System"&gt;Am.J.Respir.Crit Care Med.&lt;/f&gt;&lt;/ZZ_JournalStdAbbrev&gt;&lt;ZZ_WorkformID&gt;1&lt;/ZZ_WorkformID&gt;&lt;/MDL&gt;&lt;/Cite&gt;&lt;/Refman&gt;</w:instrText>
      </w:r>
      <w:r w:rsidR="00F33BED">
        <w:fldChar w:fldCharType="separate"/>
      </w:r>
      <w:r w:rsidR="003E0978" w:rsidRPr="003E0978">
        <w:rPr>
          <w:noProof/>
          <w:vertAlign w:val="superscript"/>
        </w:rPr>
        <w:t>(23)</w:t>
      </w:r>
      <w:r w:rsidR="00F33BED">
        <w:fldChar w:fldCharType="end"/>
      </w:r>
      <w:r w:rsidR="009D4230">
        <w:t xml:space="preserve"> </w:t>
      </w:r>
      <w:r w:rsidR="00EA3D3E">
        <w:t>Nevertheless,</w:t>
      </w:r>
      <w:r w:rsidR="009D4230" w:rsidRPr="00DB3C3E">
        <w:t xml:space="preserve"> not all parasitic worm infections are protective: in particular early and chronic infections tend to be protective, while in some studies low-burden and sporadic infection </w:t>
      </w:r>
      <w:r w:rsidR="00EA3D3E">
        <w:t>were</w:t>
      </w:r>
      <w:r w:rsidR="009D4230" w:rsidRPr="00DB3C3E">
        <w:t xml:space="preserve"> associated with enhanced allergic reactions.</w:t>
      </w:r>
      <w:r w:rsidR="00F33BED">
        <w:fldChar w:fldCharType="begin">
          <w:fldData xml:space="preserve">PFJlZm1hbj48Q2l0ZT48QXV0aG9yPldhbW1lczwvQXV0aG9yPjxZZWFyPjIwMTQ8L1llYXI+PFJl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</w:fldData>
        </w:fldChar>
      </w:r>
      <w:r w:rsidR="003E0978">
        <w:instrText xml:space="preserve"> ADDIN REFMGR.CITE </w:instrText>
      </w:r>
      <w:r w:rsidR="003E0978">
        <w:fldChar w:fldCharType="begin">
          <w:fldData xml:space="preserve">PFJlZm1hbj48Q2l0ZT48QXV0aG9yPldhbW1lczwvQXV0aG9yPjxZZWFyPjIwMTQ8L1llYXI+PFJl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</w:fldData>
        </w:fldChar>
      </w:r>
      <w:r w:rsidR="003E0978">
        <w:instrText xml:space="preserve"> ADDIN EN.CITE.DATA </w:instrText>
      </w:r>
      <w:r w:rsidR="003E0978">
        <w:fldChar w:fldCharType="end"/>
      </w:r>
      <w:r w:rsidR="00F33BED">
        <w:fldChar w:fldCharType="separate"/>
      </w:r>
      <w:r w:rsidR="003E0978" w:rsidRPr="003E0978">
        <w:rPr>
          <w:noProof/>
          <w:vertAlign w:val="superscript"/>
        </w:rPr>
        <w:t>(24)</w:t>
      </w:r>
      <w:r w:rsidR="00F33BED">
        <w:fldChar w:fldCharType="end"/>
      </w:r>
      <w:r w:rsidR="009D4230">
        <w:t xml:space="preserve"> </w:t>
      </w:r>
      <w:r w:rsidR="00A60AAD">
        <w:t>-</w:t>
      </w:r>
      <w:r w:rsidR="00A60AAD">
        <w:rPr>
          <w:lang w:val="en-US"/>
        </w:rPr>
        <w:t>I</w:t>
      </w:r>
      <w:r w:rsidR="00A60AAD" w:rsidRPr="009D4230">
        <w:rPr>
          <w:lang w:val="en-US"/>
        </w:rPr>
        <w:t>nterestingly</w:t>
      </w:r>
      <w:r w:rsidR="00AB474A">
        <w:rPr>
          <w:lang w:val="en-US"/>
        </w:rPr>
        <w:t>,</w:t>
      </w:r>
      <w:r w:rsidR="009D4230" w:rsidRPr="009D4230">
        <w:rPr>
          <w:lang w:val="en-US"/>
        </w:rPr>
        <w:t xml:space="preserve"> some studies have suggested a possible interaction between gut parasites and microbiota, as they both inhabit the same organ. For example,</w:t>
      </w:r>
      <w:r w:rsidR="00EA3D3E">
        <w:rPr>
          <w:lang w:val="en-US"/>
        </w:rPr>
        <w:t xml:space="preserve"> h</w:t>
      </w:r>
      <w:r w:rsidR="00EA3D3E" w:rsidRPr="009D4230">
        <w:rPr>
          <w:lang w:val="en-US"/>
        </w:rPr>
        <w:t xml:space="preserve">elminth </w:t>
      </w:r>
      <w:r w:rsidR="00EA3D3E">
        <w:rPr>
          <w:lang w:val="en-US"/>
        </w:rPr>
        <w:t>infection</w:t>
      </w:r>
      <w:r w:rsidR="00EA3D3E" w:rsidRPr="009D4230">
        <w:rPr>
          <w:lang w:val="en-US"/>
        </w:rPr>
        <w:t xml:space="preserve"> in humans is linked to an increased diversity of the microbiota</w:t>
      </w:r>
      <w:r w:rsidR="00EA3D3E">
        <w:rPr>
          <w:lang w:val="en-US"/>
        </w:rPr>
        <w:fldChar w:fldCharType="begin">
          <w:fldData xml:space="preserve">PFJlZm1hbj48Q2l0ZT48QXV0aG9yPkxlZTwvQXV0aG9yPjxZZWFyPjIwMTQ8L1llYXI+PFJlY051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</w:fldData>
        </w:fldChar>
      </w:r>
      <w:r w:rsidR="003E0978">
        <w:rPr>
          <w:lang w:val="en-US"/>
        </w:rPr>
        <w:instrText xml:space="preserve"> ADDIN REFMGR.CITE </w:instrText>
      </w:r>
      <w:r w:rsidR="003E0978">
        <w:rPr>
          <w:lang w:val="en-US"/>
        </w:rPr>
        <w:fldChar w:fldCharType="begin">
          <w:fldData xml:space="preserve">PFJlZm1hbj48Q2l0ZT48QXV0aG9yPkxlZTwvQXV0aG9yPjxZZWFyPjIwMTQ8L1llYXI+PFJlY051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</w:fldData>
        </w:fldChar>
      </w:r>
      <w:r w:rsidR="003E0978">
        <w:rPr>
          <w:lang w:val="en-US"/>
        </w:rPr>
        <w:instrText xml:space="preserve"> ADDIN EN.CITE.DATA </w:instrText>
      </w:r>
      <w:r w:rsidR="003E0978">
        <w:rPr>
          <w:lang w:val="en-US"/>
        </w:rPr>
      </w:r>
      <w:r w:rsidR="003E0978">
        <w:rPr>
          <w:lang w:val="en-US"/>
        </w:rPr>
        <w:fldChar w:fldCharType="end"/>
      </w:r>
      <w:r w:rsidR="00EA3D3E">
        <w:rPr>
          <w:lang w:val="en-US"/>
        </w:rPr>
        <w:fldChar w:fldCharType="separate"/>
      </w:r>
      <w:r w:rsidR="003E0978" w:rsidRPr="00EE639F">
        <w:rPr>
          <w:noProof/>
          <w:vertAlign w:val="superscript"/>
          <w:lang w:val="en-US"/>
        </w:rPr>
        <w:t>(25;26)</w:t>
      </w:r>
      <w:r w:rsidR="00EA3D3E">
        <w:rPr>
          <w:lang w:val="en-US"/>
        </w:rPr>
        <w:fldChar w:fldCharType="end"/>
      </w:r>
      <w:r w:rsidR="009151AB">
        <w:rPr>
          <w:lang w:val="en-US"/>
        </w:rPr>
        <w:t xml:space="preserve">. Furthermore, murine </w:t>
      </w:r>
      <w:r w:rsidR="009D4230" w:rsidRPr="009D4230">
        <w:rPr>
          <w:i/>
          <w:lang w:val="en-US"/>
        </w:rPr>
        <w:t>H. polygyrus</w:t>
      </w:r>
      <w:r w:rsidR="009D4230" w:rsidRPr="009D4230">
        <w:rPr>
          <w:lang w:val="en-US"/>
        </w:rPr>
        <w:t xml:space="preserve"> promotes the colonization of Lactobacillus spp</w:t>
      </w:r>
      <w:r w:rsidR="00EA3D3E">
        <w:rPr>
          <w:lang w:val="en-US"/>
        </w:rPr>
        <w:t xml:space="preserve">. Interestingly, </w:t>
      </w:r>
      <w:r w:rsidR="00C3547E">
        <w:rPr>
          <w:lang w:val="en-US"/>
        </w:rPr>
        <w:t>helminth-modified microbiota mediate</w:t>
      </w:r>
      <w:r w:rsidR="00EA3D3E">
        <w:rPr>
          <w:lang w:val="en-US"/>
        </w:rPr>
        <w:t>d</w:t>
      </w:r>
      <w:r w:rsidR="00C3547E">
        <w:rPr>
          <w:lang w:val="en-US"/>
        </w:rPr>
        <w:t xml:space="preserve"> protection against </w:t>
      </w:r>
      <w:r w:rsidR="00EA3D3E">
        <w:rPr>
          <w:lang w:val="en-US"/>
        </w:rPr>
        <w:t xml:space="preserve">experimental </w:t>
      </w:r>
      <w:r w:rsidR="00C3547E">
        <w:rPr>
          <w:lang w:val="en-US"/>
        </w:rPr>
        <w:t>allergic asthma</w:t>
      </w:r>
      <w:r w:rsidR="009D4230" w:rsidRPr="009D4230">
        <w:rPr>
          <w:lang w:val="en-US"/>
        </w:rPr>
        <w:t>.</w:t>
      </w:r>
      <w:r w:rsidR="00F33BED">
        <w:rPr>
          <w:lang w:val="en-US"/>
        </w:rPr>
        <w:fldChar w:fldCharType="begin">
          <w:fldData xml:space="preserve">PFJlZm1hbj48Q2l0ZT48QXV0aG9yPlJleW5vbGRzPC9BdXRob3I+PFllYXI+MjAxNDwvWWVhcj48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</w:fldData>
        </w:fldChar>
      </w:r>
      <w:r w:rsidR="003E0978">
        <w:rPr>
          <w:lang w:val="en-US"/>
        </w:rPr>
        <w:instrText xml:space="preserve"> ADDIN REFMGR.CITE </w:instrText>
      </w:r>
      <w:r w:rsidR="003E0978">
        <w:rPr>
          <w:lang w:val="en-US"/>
        </w:rPr>
        <w:fldChar w:fldCharType="begin">
          <w:fldData xml:space="preserve">PFJlZm1hbj48Q2l0ZT48QXV0aG9yPlJleW5vbGRzPC9BdXRob3I+PFllYXI+MjAxNDwvWWVhcj48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</w:fldData>
        </w:fldChar>
      </w:r>
      <w:r w:rsidR="003E0978">
        <w:rPr>
          <w:lang w:val="en-US"/>
        </w:rPr>
        <w:instrText xml:space="preserve"> ADDIN EN.CITE.DATA </w:instrText>
      </w:r>
      <w:r w:rsidR="003E0978">
        <w:rPr>
          <w:lang w:val="en-US"/>
        </w:rPr>
      </w:r>
      <w:r w:rsidR="003E0978">
        <w:rPr>
          <w:lang w:val="en-US"/>
        </w:rPr>
        <w:fldChar w:fldCharType="end"/>
      </w:r>
      <w:r w:rsidR="00F33BED">
        <w:rPr>
          <w:lang w:val="en-US"/>
        </w:rPr>
        <w:fldChar w:fldCharType="separate"/>
      </w:r>
      <w:r w:rsidR="003E0978" w:rsidRPr="003E0978">
        <w:rPr>
          <w:noProof/>
          <w:vertAlign w:val="superscript"/>
          <w:lang w:val="en-US"/>
        </w:rPr>
        <w:t>(27;28)</w:t>
      </w:r>
      <w:r w:rsidR="00F33BED">
        <w:rPr>
          <w:lang w:val="en-US"/>
        </w:rPr>
        <w:fldChar w:fldCharType="end"/>
      </w:r>
      <w:r w:rsidR="009D4230" w:rsidRPr="009D4230">
        <w:rPr>
          <w:lang w:val="en-US"/>
        </w:rPr>
        <w:t xml:space="preserve"> Knowledge on the interaction between worm parasites and the microbiota is still in its infancy and what factors are crucially involved is subject of future research.</w:t>
      </w:r>
      <w:r w:rsidR="00645A9E" w:rsidRPr="009D4230" w:rsidDel="00F33BED">
        <w:rPr>
          <w:lang w:val="en-US"/>
        </w:rPr>
        <w:t xml:space="preserve"> </w:t>
      </w:r>
      <w:r w:rsidR="009D4230" w:rsidRPr="00DB3C3E">
        <w:rPr>
          <w:lang w:val="en-US"/>
        </w:rPr>
        <w:t xml:space="preserve"> </w:t>
      </w:r>
    </w:p>
    <w:p w14:paraId="480B8E8D" w14:textId="77777777" w:rsidR="005244BD" w:rsidRPr="00DB3C3E" w:rsidRDefault="005244BD" w:rsidP="005244BD">
      <w:pPr>
        <w:spacing w:line="480" w:lineRule="auto"/>
        <w:rPr>
          <w:b/>
        </w:rPr>
      </w:pPr>
      <w:r w:rsidRPr="00DB3C3E">
        <w:rPr>
          <w:b/>
        </w:rPr>
        <w:t>Respiratory Viruses</w:t>
      </w:r>
    </w:p>
    <w:p w14:paraId="2FBD2DEA" w14:textId="14B0B068" w:rsidR="005244BD" w:rsidRDefault="005244BD" w:rsidP="005244BD">
      <w:pPr>
        <w:widowControl w:val="0"/>
        <w:autoSpaceDE w:val="0"/>
        <w:autoSpaceDN w:val="0"/>
        <w:adjustRightInd w:val="0"/>
        <w:spacing w:after="0" w:line="480" w:lineRule="auto"/>
        <w:jc w:val="both"/>
      </w:pPr>
      <w:r w:rsidRPr="00DB3C3E">
        <w:lastRenderedPageBreak/>
        <w:t xml:space="preserve">Unlike parasitic and bacterial infections, respiratory viral infections are not associated with protection against atopy or asthma. </w:t>
      </w:r>
      <w:r>
        <w:t>In contrast, bronchiolitis induced by respiratory syncytial virus (RSV) or rhinovirus have been consistently associated with increased risk of later asthma in numerous studies.</w:t>
      </w:r>
      <w:r>
        <w:fldChar w:fldCharType="begin">
          <w:fldData xml:space="preserve">PFJlZm1hbj48Q2l0ZT48QXV0aG9yPkZlbGRtYW48L0F1dGhvcj48WWVhcj4yMDE1PC9ZZWFyPjxS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</w:fldData>
        </w:fldChar>
      </w:r>
      <w:r w:rsidR="003E0978">
        <w:instrText xml:space="preserve"> ADDIN REFMGR.CITE </w:instrText>
      </w:r>
      <w:r w:rsidR="003E0978">
        <w:fldChar w:fldCharType="begin">
          <w:fldData xml:space="preserve">PFJlZm1hbj48Q2l0ZT48QXV0aG9yPkZlbGRtYW48L0F1dGhvcj48WWVhcj4yMDE1PC9ZZWFyPjxS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</w:fldData>
        </w:fldChar>
      </w:r>
      <w:r w:rsidR="003E0978">
        <w:instrText xml:space="preserve"> ADDIN EN.CITE.DATA </w:instrText>
      </w:r>
      <w:r w:rsidR="003E0978">
        <w:fldChar w:fldCharType="end"/>
      </w:r>
      <w:r>
        <w:fldChar w:fldCharType="separate"/>
      </w:r>
      <w:r w:rsidR="003E0978" w:rsidRPr="00EE639F">
        <w:rPr>
          <w:noProof/>
          <w:vertAlign w:val="superscript"/>
        </w:rPr>
        <w:t>(29;30)</w:t>
      </w:r>
      <w:r>
        <w:fldChar w:fldCharType="end"/>
      </w:r>
      <w:r w:rsidRPr="005244BD">
        <w:t xml:space="preserve"> </w:t>
      </w:r>
      <w:r w:rsidR="00D5592C">
        <w:t>For example, i</w:t>
      </w:r>
      <w:r w:rsidRPr="00DB3C3E">
        <w:t>n a prospective cohort study of children hospitalized for respiratory syncytial virus (RSV) bronchiolitis in the first year of life Sigurs et al</w:t>
      </w:r>
      <w:r w:rsidRPr="00D311A8">
        <w:fldChar w:fldCharType="begin">
          <w:fldData xml:space="preserve">PFJlZm1hbj48Q2l0ZT48QXV0aG9yPlNpZ3VyczwvQXV0aG9yPjxZZWFyPjE5OTU8L1llYXI+PFJl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</w:fldData>
        </w:fldChar>
      </w:r>
      <w:r w:rsidR="003E0978">
        <w:instrText xml:space="preserve"> ADDIN REFMGR.CITE </w:instrText>
      </w:r>
      <w:r w:rsidR="003E0978">
        <w:fldChar w:fldCharType="begin">
          <w:fldData xml:space="preserve">PFJlZm1hbj48Q2l0ZT48QXV0aG9yPlNpZ3VyczwvQXV0aG9yPjxZZWFyPjE5OTU8L1llYXI+PFJl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</w:fldData>
        </w:fldChar>
      </w:r>
      <w:r w:rsidR="003E0978">
        <w:instrText xml:space="preserve"> ADDIN EN.CITE.DATA </w:instrText>
      </w:r>
      <w:r w:rsidR="003E0978">
        <w:fldChar w:fldCharType="end"/>
      </w:r>
      <w:r w:rsidRPr="00D311A8">
        <w:fldChar w:fldCharType="separate"/>
      </w:r>
      <w:r w:rsidR="003E0978" w:rsidRPr="00EE639F">
        <w:rPr>
          <w:noProof/>
          <w:vertAlign w:val="superscript"/>
        </w:rPr>
        <w:t>(31)</w:t>
      </w:r>
      <w:r w:rsidRPr="00D311A8">
        <w:fldChar w:fldCharType="end"/>
      </w:r>
      <w:r w:rsidRPr="00DB3C3E">
        <w:t xml:space="preserve"> found that viral hospitalized bronchiolitis was significantly associated with asthma (defined as three episodes of bronchial obstruction) at 3 years of age</w:t>
      </w:r>
      <w:r w:rsidR="009151AB">
        <w:t xml:space="preserve">, which persisted </w:t>
      </w:r>
      <w:r w:rsidRPr="00DB3C3E">
        <w:t>into early adulthood.</w:t>
      </w:r>
      <w:r w:rsidRPr="00D311A8">
        <w:fldChar w:fldCharType="begin">
          <w:fldData xml:space="preserve">PFJlZm1hbj48Q2l0ZT48QXV0aG9yPlNpZ3VyczwvQXV0aG9yPjxZZWFyPjIwMTA8L1llYXI+PFJl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</w:fldData>
        </w:fldChar>
      </w:r>
      <w:r w:rsidR="003E0978">
        <w:instrText xml:space="preserve"> ADDIN REFMGR.CITE </w:instrText>
      </w:r>
      <w:r w:rsidR="003E0978">
        <w:fldChar w:fldCharType="begin">
          <w:fldData xml:space="preserve">PFJlZm1hbj48Q2l0ZT48QXV0aG9yPlNpZ3VyczwvQXV0aG9yPjxZZWFyPjIwMTA8L1llYXI+PFJl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</w:fldData>
        </w:fldChar>
      </w:r>
      <w:r w:rsidR="003E0978">
        <w:instrText xml:space="preserve"> ADDIN EN.CITE.DATA </w:instrText>
      </w:r>
      <w:r w:rsidR="003E0978">
        <w:fldChar w:fldCharType="end"/>
      </w:r>
      <w:r w:rsidRPr="00D311A8">
        <w:fldChar w:fldCharType="separate"/>
      </w:r>
      <w:r w:rsidR="003E0978" w:rsidRPr="00EE639F">
        <w:rPr>
          <w:noProof/>
          <w:vertAlign w:val="superscript"/>
        </w:rPr>
        <w:t>(32)</w:t>
      </w:r>
      <w:r w:rsidRPr="00D311A8">
        <w:fldChar w:fldCharType="end"/>
      </w:r>
      <w:r w:rsidRPr="005244BD">
        <w:t xml:space="preserve"> </w:t>
      </w:r>
      <w:r w:rsidRPr="00DB3C3E">
        <w:t>The COAST study</w:t>
      </w:r>
      <w:r w:rsidRPr="00594809">
        <w:fldChar w:fldCharType="begin"/>
      </w:r>
      <w:r w:rsidRPr="00DB3C3E">
        <w:instrText xml:space="preserve"> ADDIN ZOTERO_ITEM CSL_CITATION {"citationID":"11ob4s6csu","properties":{"formattedCitation":"{\\rtf \\super 40\\nosupersub{}}","plainCitation":"40"},"citationItems":[{"id":963,"uris":["http://zotero.org/users/local/uXp43X6r/items/AUFN3N8D"],"uri":["http://zotero.org/users/local/uXp43X6r/items/AUFN3N8D"],"itemData":{"id":963,"type":"article-journal","title":"The childhood origins of asthma (COAST) study","container-title":"Pediatric allergy and immunology: official publication of the European Society of Pediatric Allergy and Immunology","page":"38-43","volume":"13 Suppl 15","source":"NCBI PubMed","abstract":"Although asthma is probably a heterogeneous disease or syndrome, three factors and/or events consistently emerge for their ability to significantly influence asthma inception in the first decade of life: immune response aberrations, which appear to be defined best by the concept of cytokine dysregulation; lower respiratory tract infections, in particular respiratory syncytial virus (RSV); and some form of gene-environment interaction that needs to occur at a critical time-period in the development of the immune system or the lung. It remains to be firmly established, however, how any one or all of these factors, either independently or interactively, influence the development of childhood asthma. For example, cytokine dysregulation (T helper 1/T helper 2 imbalance) appears to track best epidemiologically with allergic diseases. As not everyone who undergoes allergic sensitization develops asthma, some other host-environment interaction must need to occur to target this chronic allergic inflammatory response to the lower airway. Some evidence suggests that this event might be an environmental insult in the form of a virus infection, particularly with RSV, which has a predilection for infecting, destroying, and/or in some way biologically altering lower airway epithelium. However, only a fraction of children develop recurrent wheezing following RSV infections, despite the fact that nearly all children have been infected at least once by 2 years of age. Thus, although RSV infections may have the potential of targeting the inflammatory response to the lower airway, they may only be able to do so during a vulnerable time-period during development of the immune system or lung. This developmental component may further reflect important gene-environment interactions that regulate both short- and long-term airway physiological alterations that manifest themselves clinically as childhood asthma. Efforts to determine and define the importance of these three factors to asthma pathogenesis are the focus and goal of the COAST (Childhood Origins of Asthma) project.","ISSN":"0905-6157","note":"PMID: 12688623","journalAbbreviation":"Pediatr Allergy Immunol","language":"eng","author":[{"family":"Lemanske","given":"Robert F, Jr"}],"issued":{"date-parts":[["2002"]]},"PMID":"12688623"}}],"schema":"https://github.com/citation-style-language/schema/raw/master/csl-citation.json"} </w:instrText>
      </w:r>
      <w:r w:rsidRPr="00594809">
        <w:fldChar w:fldCharType="end"/>
      </w:r>
      <w:r w:rsidRPr="00594809">
        <w:fldChar w:fldCharType="begin"/>
      </w:r>
      <w:r w:rsidR="003E0978">
        <w:instrText xml:space="preserve"> ADDIN REFMGR.CITE &lt;Refman&gt;&lt;Cite&gt;&lt;Author&gt;Lemanske&lt;/Author&gt;&lt;Year&gt;2002&lt;/Year&gt;&lt;RecNum&gt;3694&lt;/RecNum&gt;&lt;IDText&gt;The childhood origins of asthma (COAST) study&lt;/IDText&gt;&lt;MDL Ref_Type="Journal"&gt;&lt;Ref_Type&gt;Journal&lt;/Ref_Type&gt;&lt;Ref_ID&gt;3694&lt;/Ref_ID&gt;&lt;Title_Primary&gt;The childhood origins of asthma (COAST) study&lt;/Title_Primary&gt;&lt;Authors_Primary&gt;Lemanske,R.F.,Jr.&lt;/Authors_Primary&gt;&lt;Date_Primary&gt;2002&lt;/Date_Primary&gt;&lt;Keywords&gt;allergic sensitization&lt;/Keywords&gt;&lt;Keywords&gt;Asthma&lt;/Keywords&gt;&lt;Keywords&gt;blood&lt;/Keywords&gt;&lt;Keywords&gt;Child&lt;/Keywords&gt;&lt;Keywords&gt;Child Welfare&lt;/Keywords&gt;&lt;Keywords&gt;Child,Preschool&lt;/Keywords&gt;&lt;Keywords&gt;disease&lt;/Keywords&gt;&lt;Keywords&gt;epidemiology&lt;/Keywords&gt;&lt;Keywords&gt;epithelia&lt;/Keywords&gt;&lt;Keywords&gt;Epithelium&lt;/Keywords&gt;&lt;Keywords&gt;Gene-Environment Interaction&lt;/Keywords&gt;&lt;Keywords&gt;Humans&lt;/Keywords&gt;&lt;Keywords&gt;Immune System&lt;/Keywords&gt;&lt;Keywords&gt;Immunoglobulin E&lt;/Keywords&gt;&lt;Keywords&gt;immunology&lt;/Keywords&gt;&lt;Keywords&gt;Infant&lt;/Keywords&gt;&lt;Keywords&gt;Infant Welfare&lt;/Keywords&gt;&lt;Keywords&gt;Infant,Newborn&lt;/Keywords&gt;&lt;Keywords&gt;Infection&lt;/Keywords&gt;&lt;Keywords&gt;Lung&lt;/Keywords&gt;&lt;Keywords&gt;Prospective Studies&lt;/Keywords&gt;&lt;Keywords&gt;respiratory syncytial virus&lt;/Keywords&gt;&lt;Keywords&gt;Respiratory Syncytial Virus Infections&lt;/Keywords&gt;&lt;Keywords&gt;Respiratory Tract Infections&lt;/Keywords&gt;&lt;Keywords&gt;Risk Factors&lt;/Keywords&gt;&lt;Keywords&gt;RSV&lt;/Keywords&gt;&lt;Keywords&gt;Support&lt;/Keywords&gt;&lt;Keywords&gt;Syndrome&lt;/Keywords&gt;&lt;Keywords&gt;virology&lt;/Keywords&gt;&lt;Keywords&gt;virus&lt;/Keywords&gt;&lt;Reprint&gt;Not in File&lt;/Reprint&gt;&lt;Start_Page&gt;38&lt;/Start_Page&gt;&lt;End_Page&gt;43&lt;/End_Page&gt;&lt;Periodical&gt;Pediatr.Allergy Immunol.&lt;/Periodical&gt;&lt;Volume&gt;13 Suppl 15&lt;/Volume&gt;&lt;Address&gt;University of Wisconsin-Madison Medical School, Madison, WI, USA. rfl@medicine.wisc.edu&lt;/Address&gt;&lt;Web_URL&gt;PM:12688623&lt;/Web_URL&gt;&lt;ZZ_JournalStdAbbrev&gt;&lt;f name="System"&gt;Pediatr.Allergy Immunol.&lt;/f&gt;&lt;/ZZ_JournalStdAbbrev&gt;&lt;ZZ_WorkformID&gt;1&lt;/ZZ_WorkformID&gt;&lt;/MDL&gt;&lt;/Cite&gt;&lt;/Refman&gt;</w:instrText>
      </w:r>
      <w:r w:rsidRPr="00594809">
        <w:fldChar w:fldCharType="separate"/>
      </w:r>
      <w:r w:rsidR="003E0978" w:rsidRPr="00EE639F">
        <w:rPr>
          <w:noProof/>
          <w:vertAlign w:val="superscript"/>
        </w:rPr>
        <w:t>(33)</w:t>
      </w:r>
      <w:r w:rsidRPr="00594809">
        <w:fldChar w:fldCharType="end"/>
      </w:r>
      <w:r w:rsidRPr="00DB3C3E">
        <w:t xml:space="preserve"> found that in children selected for a high risk of asthma development, rhinovirus wheeze was the strongest predictor of wheezing at the age of 3 years</w:t>
      </w:r>
      <w:r w:rsidRPr="00D311A8">
        <w:fldChar w:fldCharType="begin">
          <w:fldData xml:space="preserve">PFJlZm1hbj48Q2l0ZT48QXV0aG9yPkxlbWFuc2tlPC9BdXRob3I+PFllYXI+MjAwNTwvWWVhcj48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</w:fldData>
        </w:fldChar>
      </w:r>
      <w:r w:rsidR="003E0978">
        <w:instrText xml:space="preserve"> ADDIN REFMGR.CITE </w:instrText>
      </w:r>
      <w:r w:rsidR="003E0978">
        <w:fldChar w:fldCharType="begin">
          <w:fldData xml:space="preserve">PFJlZm1hbj48Q2l0ZT48QXV0aG9yPkxlbWFuc2tlPC9BdXRob3I+PFllYXI+MjAwNTwvWWVhcj48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</w:fldData>
        </w:fldChar>
      </w:r>
      <w:r w:rsidR="003E0978">
        <w:instrText xml:space="preserve"> ADDIN EN.CITE.DATA </w:instrText>
      </w:r>
      <w:r w:rsidR="003E0978">
        <w:fldChar w:fldCharType="end"/>
      </w:r>
      <w:r w:rsidRPr="00D311A8">
        <w:fldChar w:fldCharType="separate"/>
      </w:r>
      <w:r w:rsidR="003E0978" w:rsidRPr="00EE639F">
        <w:rPr>
          <w:noProof/>
          <w:vertAlign w:val="superscript"/>
        </w:rPr>
        <w:t>(34)</w:t>
      </w:r>
      <w:r w:rsidRPr="00D311A8">
        <w:fldChar w:fldCharType="end"/>
      </w:r>
      <w:r w:rsidRPr="00DB3C3E">
        <w:t xml:space="preserve"> and this effect was carried over to 6 years of age.</w:t>
      </w:r>
      <w:r w:rsidRPr="00D311A8">
        <w:fldChar w:fldCharType="begin">
          <w:fldData xml:space="preserve">PFJlZm1hbj48Q2l0ZT48QXV0aG9yPkphY2tzb248L0F1dGhvcj48WWVhcj4yMDA4PC9ZZWFyPjxS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</w:fldData>
        </w:fldChar>
      </w:r>
      <w:r w:rsidR="003E0978">
        <w:instrText xml:space="preserve"> ADDIN REFMGR.CITE </w:instrText>
      </w:r>
      <w:r w:rsidR="003E0978">
        <w:fldChar w:fldCharType="begin">
          <w:fldData xml:space="preserve">PFJlZm1hbj48Q2l0ZT48QXV0aG9yPkphY2tzb248L0F1dGhvcj48WWVhcj4yMDA4PC9ZZWFyPjxS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</w:fldData>
        </w:fldChar>
      </w:r>
      <w:r w:rsidR="003E0978">
        <w:instrText xml:space="preserve"> ADDIN EN.CITE.DATA </w:instrText>
      </w:r>
      <w:r w:rsidR="003E0978">
        <w:fldChar w:fldCharType="end"/>
      </w:r>
      <w:r w:rsidRPr="00D311A8">
        <w:fldChar w:fldCharType="separate"/>
      </w:r>
      <w:r w:rsidR="003E0978" w:rsidRPr="00EE639F">
        <w:rPr>
          <w:noProof/>
          <w:vertAlign w:val="superscript"/>
        </w:rPr>
        <w:t>(35)</w:t>
      </w:r>
      <w:r w:rsidRPr="00D311A8">
        <w:fldChar w:fldCharType="end"/>
      </w:r>
      <w:r w:rsidRPr="005244BD">
        <w:t xml:space="preserve"> </w:t>
      </w:r>
      <w:r w:rsidR="00D5592C">
        <w:t>Importantly, a</w:t>
      </w:r>
      <w:r w:rsidRPr="00DB3C3E">
        <w:t xml:space="preserve">llergic sensitization (as indicated by measurement of allergen-specific IgE) preceded the onset of recurrent viral wheeze. These </w:t>
      </w:r>
      <w:r>
        <w:t>findings, also supported by others</w:t>
      </w:r>
      <w:r>
        <w:fldChar w:fldCharType="begin">
          <w:fldData xml:space="preserve">PFJlZm1hbj48Q2l0ZT48QXV0aG9yPkphcnR0aTwvQXV0aG9yPjxZZWFyPjIwMTA8L1llYXI+PFJl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==
</w:fldData>
        </w:fldChar>
      </w:r>
      <w:r w:rsidR="003E0978">
        <w:instrText xml:space="preserve"> ADDIN REFMGR.CITE </w:instrText>
      </w:r>
      <w:r w:rsidR="003E0978">
        <w:fldChar w:fldCharType="begin">
          <w:fldData xml:space="preserve">PFJlZm1hbj48Q2l0ZT48QXV0aG9yPkphcnR0aTwvQXV0aG9yPjxZZWFyPjIwMTA8L1llYXI+PFJl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==
</w:fldData>
        </w:fldChar>
      </w:r>
      <w:r w:rsidR="003E0978">
        <w:instrText xml:space="preserve"> ADDIN EN.CITE.DATA </w:instrText>
      </w:r>
      <w:r w:rsidR="003E0978">
        <w:fldChar w:fldCharType="end"/>
      </w:r>
      <w:r>
        <w:fldChar w:fldCharType="separate"/>
      </w:r>
      <w:r w:rsidR="003E0978" w:rsidRPr="00EE639F">
        <w:rPr>
          <w:noProof/>
          <w:vertAlign w:val="superscript"/>
        </w:rPr>
        <w:t>(36;37)</w:t>
      </w:r>
      <w:r>
        <w:fldChar w:fldCharType="end"/>
      </w:r>
      <w:r w:rsidR="00D5592C">
        <w:t>,</w:t>
      </w:r>
      <w:r w:rsidRPr="00DB3C3E">
        <w:t xml:space="preserve"> also suggest that rhinovirus wheezing can be used as a marker for children at risk of developing asthma.</w:t>
      </w:r>
    </w:p>
    <w:p w14:paraId="1DAE803E" w14:textId="54B57BC3" w:rsidR="0080191C" w:rsidRPr="00DB3C3E" w:rsidRDefault="00C04B4F" w:rsidP="005244BD">
      <w:pPr>
        <w:widowControl w:val="0"/>
        <w:autoSpaceDE w:val="0"/>
        <w:autoSpaceDN w:val="0"/>
        <w:adjustRightInd w:val="0"/>
        <w:spacing w:after="0" w:line="480" w:lineRule="auto"/>
        <w:jc w:val="both"/>
      </w:pPr>
      <w:r>
        <w:t xml:space="preserve">Interestingly, some recent studies have suggested a putative interplay between viruses and </w:t>
      </w:r>
      <w:r w:rsidR="00D5592C">
        <w:t xml:space="preserve">pathogenic </w:t>
      </w:r>
      <w:r>
        <w:t xml:space="preserve">bacteria in the nose and upper respiratory tract of young children, based positive associations between </w:t>
      </w:r>
      <w:r w:rsidR="00D5592C">
        <w:t xml:space="preserve">the bacteria </w:t>
      </w:r>
      <w:r w:rsidRPr="00EE639F">
        <w:rPr>
          <w:i/>
        </w:rPr>
        <w:t>H. Influenza, S. pneumonia, S. Aureus, M. catarrhalis</w:t>
      </w:r>
      <w:r>
        <w:t xml:space="preserve"> and/or rhinoviruses and RSV</w:t>
      </w:r>
      <w:r w:rsidR="00B518B2">
        <w:t>.</w:t>
      </w:r>
      <w:r w:rsidR="003E0978">
        <w:fldChar w:fldCharType="begin">
          <w:fldData xml:space="preserve">PFJlZm1hbj48Q2l0ZT48QXV0aG9yPnZhbiBkZW4gQmVyZ2g8L0F1dGhvcj48WWVhcj4yMDEyPC9Z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</w:fldData>
        </w:fldChar>
      </w:r>
      <w:r w:rsidR="003E0978">
        <w:instrText xml:space="preserve"> ADDIN REFMGR.CITE </w:instrText>
      </w:r>
      <w:r w:rsidR="003E0978">
        <w:fldChar w:fldCharType="begin">
          <w:fldData xml:space="preserve">PFJlZm1hbj48Q2l0ZT48QXV0aG9yPnZhbiBkZW4gQmVyZ2g8L0F1dGhvcj48WWVhcj4yMDEyPC9Z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</w:fldData>
        </w:fldChar>
      </w:r>
      <w:r w:rsidR="003E0978">
        <w:instrText xml:space="preserve"> ADDIN EN.CITE.DATA </w:instrText>
      </w:r>
      <w:r w:rsidR="003E0978">
        <w:fldChar w:fldCharType="end"/>
      </w:r>
      <w:r w:rsidR="003E0978">
        <w:fldChar w:fldCharType="separate"/>
      </w:r>
      <w:r w:rsidR="003E0978" w:rsidRPr="00EE639F">
        <w:rPr>
          <w:noProof/>
          <w:vertAlign w:val="superscript"/>
        </w:rPr>
        <w:t>(38;39)</w:t>
      </w:r>
      <w:r w:rsidR="003E0978">
        <w:fldChar w:fldCharType="end"/>
      </w:r>
      <w:r w:rsidR="00B518B2">
        <w:t xml:space="preserve"> Importantly, the presence of </w:t>
      </w:r>
      <w:r w:rsidR="00D5592C">
        <w:t xml:space="preserve">these </w:t>
      </w:r>
      <w:r w:rsidR="00B518B2">
        <w:t>pathogenic bacteria was associated with increased respiratory symptoms and asthma exacerbations.</w:t>
      </w:r>
      <w:r w:rsidR="003E0978">
        <w:fldChar w:fldCharType="begin">
          <w:fldData xml:space="preserve">PFJlZm1hbj48Q2l0ZT48QXV0aG9yPktsb2VwZmVyPC9BdXRob3I+PFllYXI+MjAxNDwvWWVhcj48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</w:fldData>
        </w:fldChar>
      </w:r>
      <w:r w:rsidR="003E0978">
        <w:instrText xml:space="preserve"> ADDIN REFMGR.CITE </w:instrText>
      </w:r>
      <w:r w:rsidR="003E0978">
        <w:fldChar w:fldCharType="begin">
          <w:fldData xml:space="preserve">PFJlZm1hbj48Q2l0ZT48QXV0aG9yPktsb2VwZmVyPC9BdXRob3I+PFllYXI+MjAxNDwvWWVhcj48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</w:fldData>
        </w:fldChar>
      </w:r>
      <w:r w:rsidR="003E0978">
        <w:instrText xml:space="preserve"> ADDIN EN.CITE.DATA </w:instrText>
      </w:r>
      <w:r w:rsidR="003E0978">
        <w:fldChar w:fldCharType="end"/>
      </w:r>
      <w:r w:rsidR="003E0978">
        <w:fldChar w:fldCharType="separate"/>
      </w:r>
      <w:r w:rsidR="003E0978" w:rsidRPr="00EE639F">
        <w:rPr>
          <w:noProof/>
          <w:vertAlign w:val="superscript"/>
        </w:rPr>
        <w:t>(40)</w:t>
      </w:r>
      <w:r w:rsidR="003E0978">
        <w:fldChar w:fldCharType="end"/>
      </w:r>
      <w:r w:rsidR="00B518B2">
        <w:t xml:space="preserve"> Though the question remains whether the colonization of those pathogenic bacteria precedes the respiratory viral infections and asthma symptoms or whether this is the consequence of persistent viral infections in the upper airways. New preventive strategies could be designed based </w:t>
      </w:r>
      <w:r w:rsidR="00D5592C">
        <w:t xml:space="preserve">on </w:t>
      </w:r>
      <w:r w:rsidR="00B518B2">
        <w:t xml:space="preserve">disrupting those reinforcing interactions between viruses and pathogenic bacteria. </w:t>
      </w:r>
    </w:p>
    <w:p w14:paraId="64D553EF" w14:textId="77777777" w:rsidR="00A60AAD" w:rsidRPr="00EE639F" w:rsidRDefault="00A60AAD" w:rsidP="00577FB6">
      <w:pPr>
        <w:spacing w:line="480" w:lineRule="auto"/>
        <w:rPr>
          <w:b/>
        </w:rPr>
      </w:pPr>
    </w:p>
    <w:p w14:paraId="1CD27CAF" w14:textId="77777777" w:rsidR="006F3761" w:rsidRPr="004B77FC" w:rsidRDefault="006F4E8D" w:rsidP="00577FB6">
      <w:pPr>
        <w:spacing w:line="480" w:lineRule="auto"/>
        <w:rPr>
          <w:b/>
          <w:sz w:val="24"/>
        </w:rPr>
      </w:pPr>
      <w:r w:rsidRPr="004B77FC">
        <w:rPr>
          <w:b/>
          <w:sz w:val="24"/>
        </w:rPr>
        <w:t>Opportunities for Intervention</w:t>
      </w:r>
    </w:p>
    <w:p w14:paraId="5205FF91" w14:textId="4AC64004" w:rsidR="00A06033" w:rsidRPr="00DB3C3E" w:rsidRDefault="005117C1" w:rsidP="00840813">
      <w:pPr>
        <w:spacing w:line="480" w:lineRule="auto"/>
        <w:jc w:val="both"/>
      </w:pPr>
      <w:r w:rsidRPr="00DB3C3E">
        <w:t xml:space="preserve">Several </w:t>
      </w:r>
      <w:r w:rsidR="00A06033" w:rsidRPr="00DB3C3E">
        <w:t xml:space="preserve">new therapies in the pipelines of the </w:t>
      </w:r>
      <w:r w:rsidRPr="00DB3C3E">
        <w:t xml:space="preserve">pharmaceutical industry </w:t>
      </w:r>
      <w:r w:rsidR="00A06033" w:rsidRPr="00DB3C3E">
        <w:t xml:space="preserve">will </w:t>
      </w:r>
      <w:r w:rsidRPr="00DB3C3E">
        <w:t xml:space="preserve">enter </w:t>
      </w:r>
      <w:r w:rsidR="00A06033" w:rsidRPr="00DB3C3E">
        <w:t xml:space="preserve">the market in the coming years. These therapies cover a number of different molecular targets, thereby enabling </w:t>
      </w:r>
      <w:r w:rsidR="00941E35" w:rsidRPr="00DB3C3E">
        <w:t xml:space="preserve">the </w:t>
      </w:r>
      <w:r w:rsidR="00A06033" w:rsidRPr="00DB3C3E">
        <w:lastRenderedPageBreak/>
        <w:t xml:space="preserve">tailoring of therapy according to </w:t>
      </w:r>
      <w:r w:rsidR="00941E35" w:rsidRPr="00DB3C3E">
        <w:t xml:space="preserve">a particular </w:t>
      </w:r>
      <w:r w:rsidR="00A06033" w:rsidRPr="00DB3C3E">
        <w:t xml:space="preserve">endotype. However, many of these new therapies focus on controlling Th2 induction and so are unlikely to cover all </w:t>
      </w:r>
      <w:r w:rsidR="00CF117F" w:rsidRPr="00DB3C3E">
        <w:t xml:space="preserve">patient </w:t>
      </w:r>
      <w:r w:rsidR="00A06033" w:rsidRPr="00DB3C3E">
        <w:t>needs.</w:t>
      </w:r>
      <w:r w:rsidR="00F33BED">
        <w:fldChar w:fldCharType="begin"/>
      </w:r>
      <w:r w:rsidR="003E0978">
        <w:instrText xml:space="preserve"> ADDIN REFMGR.CITE &lt;Refman&gt;&lt;Cite&gt;&lt;Author&gt;van Buul&lt;/Author&gt;&lt;Year&gt;2015&lt;/Year&gt;&lt;RecNum&gt;3756&lt;/RecNum&gt;&lt;IDText&gt;Treatment of severe asthma: entering the era of targeted therapy&lt;/IDText&gt;&lt;MDL Ref_Type="Journal"&gt;&lt;Ref_Type&gt;Journal&lt;/Ref_Type&gt;&lt;Ref_ID&gt;3756&lt;/Ref_ID&gt;&lt;Title_Primary&gt;Treatment of severe asthma: entering the era of targeted therapy&lt;/Title_Primary&gt;&lt;Authors_Primary&gt;van Buul,A.R.&lt;/Authors_Primary&gt;&lt;Authors_Primary&gt;Taube,C.&lt;/Authors_Primary&gt;&lt;Date_Primary&gt;2015/9/2&lt;/Date_Primary&gt;&lt;Keywords&gt;Antibodies&lt;/Keywords&gt;&lt;Keywords&gt;Asthma&lt;/Keywords&gt;&lt;Keywords&gt;disease&lt;/Keywords&gt;&lt;Keywords&gt;Ige&lt;/Keywords&gt;&lt;Keywords&gt;IL-13&lt;/Keywords&gt;&lt;Keywords&gt;Inflammation&lt;/Keywords&gt;&lt;Keywords&gt;Monoclonal&lt;/Keywords&gt;&lt;Keywords&gt;Morbidity&lt;/Keywords&gt;&lt;Keywords&gt;mortality&lt;/Keywords&gt;&lt;Keywords&gt;Netherlands&lt;/Keywords&gt;&lt;Keywords&gt;NO&lt;/Keywords&gt;&lt;Keywords&gt;Phenotype&lt;/Keywords&gt;&lt;Keywords&gt;therapy&lt;/Keywords&gt;&lt;Reprint&gt;Not in File&lt;/Reprint&gt;&lt;Start_Page&gt;1&lt;/Start_Page&gt;&lt;End_Page&gt;13&lt;/End_Page&gt;&lt;Periodical&gt;Expert.Opin.Biol.Ther.&lt;/Periodical&gt;&lt;Misc_3&gt;10.1517/14712598.2015.1084283 [doi]&lt;/Misc_3&gt;&lt;Address&gt;a Leiden University Medical Center, Department of Pulmonology , Leiden, The Netherlands +31 7 15 26 29 50 ; +31 7 15 26 69 27 ; c.taube@lumc.nl&lt;/Address&gt;&lt;Web_URL&gt;PM:26331583&lt;/Web_URL&gt;&lt;ZZ_JournalStdAbbrev&gt;&lt;f name="System"&gt;Expert.Opin.Biol.Ther.&lt;/f&gt;&lt;/ZZ_JournalStdAbbrev&gt;&lt;ZZ_WorkformID&gt;1&lt;/ZZ_WorkformID&gt;&lt;/MDL&gt;&lt;/Cite&gt;&lt;/Refman&gt;</w:instrText>
      </w:r>
      <w:r w:rsidR="00F33BED">
        <w:fldChar w:fldCharType="separate"/>
      </w:r>
      <w:r w:rsidR="003E0978" w:rsidRPr="003E0978">
        <w:rPr>
          <w:noProof/>
          <w:vertAlign w:val="superscript"/>
        </w:rPr>
        <w:t>(41)</w:t>
      </w:r>
      <w:r w:rsidR="00F33BED">
        <w:fldChar w:fldCharType="end"/>
      </w:r>
      <w:r w:rsidR="00A06033" w:rsidRPr="00DB3C3E">
        <w:t xml:space="preserve"> Prevention of the development of asthma may therefore be a more efficient and sustainable approach to reducing</w:t>
      </w:r>
      <w:r w:rsidRPr="00DB3C3E">
        <w:t xml:space="preserve"> the disease</w:t>
      </w:r>
      <w:r w:rsidR="00A06033" w:rsidRPr="00DB3C3E">
        <w:t xml:space="preserve"> burden in the long term.</w:t>
      </w:r>
    </w:p>
    <w:p w14:paraId="4B2A4E25" w14:textId="77777777" w:rsidR="00E17ED3" w:rsidRPr="00DB3C3E" w:rsidRDefault="00E17ED3" w:rsidP="00577FB6">
      <w:pPr>
        <w:spacing w:line="480" w:lineRule="auto"/>
        <w:rPr>
          <w:b/>
          <w:i/>
        </w:rPr>
      </w:pPr>
      <w:r w:rsidRPr="00DB3C3E">
        <w:rPr>
          <w:b/>
          <w:i/>
        </w:rPr>
        <w:t>Primary Prevention</w:t>
      </w:r>
    </w:p>
    <w:p w14:paraId="3621E8BB" w14:textId="3292BAC9" w:rsidR="006D1BE5" w:rsidRPr="00DB3C3E" w:rsidRDefault="00D040EC" w:rsidP="009E7BDF">
      <w:pPr>
        <w:spacing w:line="480" w:lineRule="auto"/>
        <w:jc w:val="both"/>
      </w:pPr>
      <w:r w:rsidRPr="00DB3C3E">
        <w:t>As discussed above, exposure to microorganisms may afford a potential protective effect and a number of mechanisms have been proposed to explain the effect. An important question is whether these mechanisms can be harnessed to develop interventions to reduce the burden of asthma. One of the most promising approaches seems to be primary prevention.</w:t>
      </w:r>
      <w:r w:rsidR="006D1BE5">
        <w:t xml:space="preserve"> However</w:t>
      </w:r>
      <w:r w:rsidR="00F07DEE">
        <w:t>,</w:t>
      </w:r>
      <w:r w:rsidR="006D1BE5">
        <w:t xml:space="preserve"> timing is crucial:</w:t>
      </w:r>
      <w:r w:rsidRPr="00DB3C3E">
        <w:t xml:space="preserve"> </w:t>
      </w:r>
      <w:r w:rsidR="006D1BE5">
        <w:t>a</w:t>
      </w:r>
      <w:r w:rsidR="006D1BE5" w:rsidRPr="00DB3C3E">
        <w:t xml:space="preserve">fter birth, the window of opportunity for primary prevention rapidly closes as the immune system matures. It is important to identify individuals who are at risk of developing asthma </w:t>
      </w:r>
      <w:r w:rsidR="00EA3D3E" w:rsidRPr="00DB3C3E">
        <w:t xml:space="preserve">at an early stage </w:t>
      </w:r>
      <w:r w:rsidR="006D1BE5" w:rsidRPr="00DB3C3E">
        <w:t xml:space="preserve">in order to target such interventions effectively. </w:t>
      </w:r>
      <w:r w:rsidR="006D1BE5">
        <w:t xml:space="preserve">To increase the effectivity </w:t>
      </w:r>
      <w:r w:rsidR="00614437">
        <w:t xml:space="preserve">of such interventions </w:t>
      </w:r>
      <w:r w:rsidR="006D1BE5">
        <w:t>some studies suggest that preventive strategies should already be started before birth</w:t>
      </w:r>
      <w:r w:rsidR="00614437">
        <w:t xml:space="preserve">. </w:t>
      </w:r>
      <w:r w:rsidR="006D1BE5">
        <w:t xml:space="preserve"> </w:t>
      </w:r>
      <w:r w:rsidR="00614437">
        <w:t>P</w:t>
      </w:r>
      <w:r w:rsidR="006D1BE5">
        <w:t xml:space="preserve">renatal priming </w:t>
      </w:r>
      <w:r w:rsidR="002C4D4D">
        <w:t xml:space="preserve">may </w:t>
      </w:r>
      <w:r w:rsidR="00614437">
        <w:t xml:space="preserve">induce </w:t>
      </w:r>
      <w:r w:rsidR="002C4D4D">
        <w:t xml:space="preserve">or reset </w:t>
      </w:r>
      <w:r w:rsidR="00614437">
        <w:t>long</w:t>
      </w:r>
      <w:r w:rsidR="00EA3D3E">
        <w:t>-</w:t>
      </w:r>
      <w:r w:rsidR="00614437">
        <w:t xml:space="preserve">term epigenetic </w:t>
      </w:r>
      <w:r w:rsidR="002C4D4D">
        <w:t>check</w:t>
      </w:r>
      <w:r w:rsidR="00614437">
        <w:t>-points</w:t>
      </w:r>
      <w:r w:rsidR="00F31F97">
        <w:t xml:space="preserve"> allowing the immature immune system to respond </w:t>
      </w:r>
      <w:r w:rsidR="002C4D4D">
        <w:t xml:space="preserve">sufficiently </w:t>
      </w:r>
      <w:r w:rsidR="00F31F97">
        <w:t>to microbial stimuli and quickly develop a strong and sustained regulatory network.</w:t>
      </w:r>
    </w:p>
    <w:p w14:paraId="3104AD92" w14:textId="1CB31C4F" w:rsidR="009A2753" w:rsidRPr="00F31F97" w:rsidRDefault="00F31F97" w:rsidP="004B7C0A">
      <w:pPr>
        <w:spacing w:line="480" w:lineRule="auto"/>
        <w:jc w:val="both"/>
        <w:rPr>
          <w:i/>
        </w:rPr>
      </w:pPr>
      <w:r>
        <w:rPr>
          <w:i/>
        </w:rPr>
        <w:t>Farm bacteria</w:t>
      </w:r>
    </w:p>
    <w:p w14:paraId="224CFF73" w14:textId="2E12B6DA" w:rsidR="00F12B30" w:rsidRDefault="00F12B30" w:rsidP="00F31F97">
      <w:pPr>
        <w:spacing w:line="480" w:lineRule="auto"/>
        <w:jc w:val="both"/>
      </w:pPr>
      <w:r w:rsidRPr="00DB3C3E">
        <w:t xml:space="preserve">A possible source of the bacterial diversity encountered in farm living is stable dust, a rich source of a highly diverse bacterial ecosystem. </w:t>
      </w:r>
      <w:r w:rsidR="006B6F4D" w:rsidRPr="00DB3C3E">
        <w:t xml:space="preserve">From this large pool of </w:t>
      </w:r>
      <w:r w:rsidR="006B6F4D">
        <w:t xml:space="preserve">farm-related </w:t>
      </w:r>
      <w:r w:rsidR="006B6F4D" w:rsidRPr="00DB3C3E">
        <w:t>micro-organisms</w:t>
      </w:r>
      <w:r w:rsidR="006B6F4D">
        <w:t xml:space="preserve">, </w:t>
      </w:r>
      <w:r w:rsidR="006B6F4D" w:rsidRPr="00DB3C3E">
        <w:t xml:space="preserve">two species in particular, </w:t>
      </w:r>
      <w:r w:rsidR="006B6F4D" w:rsidRPr="00DB3C3E">
        <w:rPr>
          <w:i/>
        </w:rPr>
        <w:t>Acinetobacter lwoffii</w:t>
      </w:r>
      <w:r w:rsidR="006B6F4D" w:rsidRPr="00DB3C3E">
        <w:t xml:space="preserve"> F78 and </w:t>
      </w:r>
      <w:r w:rsidR="006B6F4D" w:rsidRPr="00DB3C3E">
        <w:rPr>
          <w:i/>
        </w:rPr>
        <w:t>Lactococcus lactis</w:t>
      </w:r>
      <w:r w:rsidR="006B6F4D" w:rsidRPr="00DB3C3E">
        <w:t xml:space="preserve"> G121, have been tested and potent</w:t>
      </w:r>
      <w:r w:rsidR="00686C87">
        <w:t>ly</w:t>
      </w:r>
      <w:r w:rsidR="006B6F4D" w:rsidRPr="00DB3C3E">
        <w:t xml:space="preserve"> inhibit</w:t>
      </w:r>
      <w:r w:rsidR="00686C87">
        <w:t>ed</w:t>
      </w:r>
      <w:r w:rsidR="006B6F4D" w:rsidRPr="00DB3C3E">
        <w:t xml:space="preserve"> allergic reactions in mice.</w:t>
      </w:r>
      <w:r w:rsidR="00F33BED">
        <w:fldChar w:fldCharType="begin">
          <w:fldData xml:space="preserve">PFJlZm1hbj48Q2l0ZT48QXV0aG9yPkRlYmFycnk8L0F1dGhvcj48WWVhcj4yMDA3PC9ZZWFyPjxS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</w:fldData>
        </w:fldChar>
      </w:r>
      <w:r w:rsidR="003E0978">
        <w:instrText xml:space="preserve"> ADDIN REFMGR.CITE </w:instrText>
      </w:r>
      <w:r w:rsidR="003E0978">
        <w:fldChar w:fldCharType="begin">
          <w:fldData xml:space="preserve">PFJlZm1hbj48Q2l0ZT48QXV0aG9yPkRlYmFycnk8L0F1dGhvcj48WWVhcj4yMDA3PC9ZZWFyPjxS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</w:fldData>
        </w:fldChar>
      </w:r>
      <w:r w:rsidR="003E0978">
        <w:instrText xml:space="preserve"> ADDIN EN.CITE.DATA </w:instrText>
      </w:r>
      <w:r w:rsidR="003E0978">
        <w:fldChar w:fldCharType="end"/>
      </w:r>
      <w:r w:rsidR="00F33BED">
        <w:fldChar w:fldCharType="separate"/>
      </w:r>
      <w:r w:rsidR="003E0978" w:rsidRPr="003E0978">
        <w:rPr>
          <w:noProof/>
          <w:vertAlign w:val="superscript"/>
        </w:rPr>
        <w:t>(42)</w:t>
      </w:r>
      <w:r w:rsidR="00F33BED">
        <w:fldChar w:fldCharType="end"/>
      </w:r>
      <w:r w:rsidR="00692462">
        <w:t xml:space="preserve"> </w:t>
      </w:r>
      <w:r w:rsidR="00F748E0" w:rsidRPr="00F748E0">
        <w:t>Interestingly</w:t>
      </w:r>
      <w:r w:rsidR="00692462" w:rsidRPr="00F748E0">
        <w:t xml:space="preserve">, a recent study shows that farm dust reduced </w:t>
      </w:r>
      <w:r w:rsidR="00F748E0">
        <w:t xml:space="preserve">the production of innate type 2 </w:t>
      </w:r>
      <w:r w:rsidR="00692462" w:rsidRPr="00F748E0">
        <w:t xml:space="preserve">cytokines </w:t>
      </w:r>
      <w:r w:rsidR="00F748E0">
        <w:t xml:space="preserve">by </w:t>
      </w:r>
      <w:r w:rsidR="00F748E0" w:rsidRPr="00F748E0">
        <w:t>epithelial cell</w:t>
      </w:r>
      <w:r w:rsidR="00F748E0">
        <w:t>s</w:t>
      </w:r>
      <w:r w:rsidR="00692462" w:rsidRPr="00F748E0">
        <w:t>, which was attributed to the ubiquitin-modifying enzyme A20 in lung epithelium.</w:t>
      </w:r>
      <w:r w:rsidR="00F33BED">
        <w:fldChar w:fldCharType="begin">
          <w:fldData xml:space="preserve">PFJlZm1hbj48Q2l0ZT48QXV0aG9yPlNjaHVpanM8L0F1dGhvcj48WWVhcj4yMDE1PC9ZZWFyPjxS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</w:fldData>
        </w:fldChar>
      </w:r>
      <w:r w:rsidR="003E0978">
        <w:instrText xml:space="preserve"> ADDIN REFMGR.CITE </w:instrText>
      </w:r>
      <w:r w:rsidR="003E0978">
        <w:fldChar w:fldCharType="begin">
          <w:fldData xml:space="preserve">PFJlZm1hbj48Q2l0ZT48QXV0aG9yPlNjaHVpanM8L0F1dGhvcj48WWVhcj4yMDE1PC9ZZWFyPjxS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</w:fldData>
        </w:fldChar>
      </w:r>
      <w:r w:rsidR="003E0978">
        <w:instrText xml:space="preserve"> ADDIN EN.CITE.DATA </w:instrText>
      </w:r>
      <w:r w:rsidR="003E0978">
        <w:fldChar w:fldCharType="end"/>
      </w:r>
      <w:r w:rsidR="00F33BED">
        <w:fldChar w:fldCharType="separate"/>
      </w:r>
      <w:r w:rsidR="003E0978" w:rsidRPr="003E0978">
        <w:rPr>
          <w:noProof/>
          <w:vertAlign w:val="superscript"/>
        </w:rPr>
        <w:t>(43)</w:t>
      </w:r>
      <w:r w:rsidR="00F33BED">
        <w:fldChar w:fldCharType="end"/>
      </w:r>
      <w:r w:rsidR="00F748E0">
        <w:t>N</w:t>
      </w:r>
      <w:r w:rsidR="00923397">
        <w:t xml:space="preserve">ot only neonate – but also </w:t>
      </w:r>
      <w:r w:rsidR="009A2753" w:rsidRPr="00DB3C3E">
        <w:t xml:space="preserve">maternal </w:t>
      </w:r>
      <w:r w:rsidR="00D040EC" w:rsidRPr="00DB3C3E">
        <w:t xml:space="preserve">exposure to microorganisms </w:t>
      </w:r>
      <w:r w:rsidR="00F748E0">
        <w:t xml:space="preserve">can </w:t>
      </w:r>
      <w:r w:rsidR="00D040EC" w:rsidRPr="00DB3C3E">
        <w:t>reduce</w:t>
      </w:r>
      <w:r w:rsidR="00345AA8" w:rsidRPr="00DB3C3E">
        <w:t xml:space="preserve"> the</w:t>
      </w:r>
      <w:r w:rsidR="00D040EC" w:rsidRPr="00DB3C3E">
        <w:t xml:space="preserve"> risk of </w:t>
      </w:r>
      <w:r w:rsidR="00345AA8" w:rsidRPr="00DB3C3E">
        <w:t xml:space="preserve">offspring of </w:t>
      </w:r>
      <w:r w:rsidR="00D040EC" w:rsidRPr="00DB3C3E">
        <w:t xml:space="preserve">developing allergic diseases such as asthma. </w:t>
      </w:r>
      <w:r w:rsidR="000D3F40" w:rsidRPr="00DB3C3E">
        <w:lastRenderedPageBreak/>
        <w:t xml:space="preserve">Epigenetic changes following farm exposure, </w:t>
      </w:r>
      <w:r w:rsidR="0031612D">
        <w:t>may</w:t>
      </w:r>
      <w:r w:rsidR="0031612D" w:rsidRPr="00DB3C3E">
        <w:t xml:space="preserve"> be responsible for </w:t>
      </w:r>
      <w:r w:rsidR="000D3F40" w:rsidRPr="00DB3C3E">
        <w:t>increasing the number and function of cord blood T</w:t>
      </w:r>
      <w:r w:rsidR="000D3F40" w:rsidRPr="00DB3C3E">
        <w:rPr>
          <w:vertAlign w:val="subscript"/>
        </w:rPr>
        <w:t>reg</w:t>
      </w:r>
      <w:r w:rsidR="000D3F40" w:rsidRPr="00DB3C3E">
        <w:t xml:space="preserve"> cells</w:t>
      </w:r>
      <w:r w:rsidR="00047A40" w:rsidRPr="00DB3C3E">
        <w:t>.</w:t>
      </w:r>
      <w:r w:rsidR="00F33BED">
        <w:fldChar w:fldCharType="begin">
          <w:fldData xml:space="preserve">PFJlZm1hbj48Q2l0ZT48QXV0aG9yPlNjaGF1YjwvQXV0aG9yPjxZZWFyPjIwMDk8L1llYXI+PFJl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=
</w:fldData>
        </w:fldChar>
      </w:r>
      <w:r w:rsidR="003E0978">
        <w:instrText xml:space="preserve"> ADDIN REFMGR.CITE </w:instrText>
      </w:r>
      <w:r w:rsidR="003E0978">
        <w:fldChar w:fldCharType="begin">
          <w:fldData xml:space="preserve">PFJlZm1hbj48Q2l0ZT48QXV0aG9yPlNjaGF1YjwvQXV0aG9yPjxZZWFyPjIwMDk8L1llYXI+PFJl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=
</w:fldData>
        </w:fldChar>
      </w:r>
      <w:r w:rsidR="003E0978">
        <w:instrText xml:space="preserve"> ADDIN EN.CITE.DATA </w:instrText>
      </w:r>
      <w:r w:rsidR="003E0978">
        <w:fldChar w:fldCharType="end"/>
      </w:r>
      <w:r w:rsidR="00F33BED">
        <w:fldChar w:fldCharType="separate"/>
      </w:r>
      <w:r w:rsidR="003E0978" w:rsidRPr="003E0978">
        <w:rPr>
          <w:noProof/>
          <w:vertAlign w:val="superscript"/>
        </w:rPr>
        <w:t>(44)</w:t>
      </w:r>
      <w:r w:rsidR="00F33BED">
        <w:fldChar w:fldCharType="end"/>
      </w:r>
      <w:r w:rsidR="00E80B12" w:rsidRPr="00DB3C3E">
        <w:t xml:space="preserve"> This may then lead to lower </w:t>
      </w:r>
      <w:r w:rsidR="004B7C0A" w:rsidRPr="00DB3C3E">
        <w:t xml:space="preserve">Th2 </w:t>
      </w:r>
      <w:r w:rsidR="00E80B12" w:rsidRPr="00DB3C3E">
        <w:t xml:space="preserve">cytokine secretion and lymphocyte proliferation </w:t>
      </w:r>
      <w:r w:rsidR="0031612D">
        <w:t xml:space="preserve">upon </w:t>
      </w:r>
      <w:r w:rsidR="00E80B12" w:rsidRPr="00DB3C3E">
        <w:t xml:space="preserve">innate exposure. In the specific case of exposure to </w:t>
      </w:r>
      <w:r w:rsidR="00E80B12" w:rsidRPr="00DB3C3E">
        <w:rPr>
          <w:i/>
        </w:rPr>
        <w:t>Acinetobacter lwoffii</w:t>
      </w:r>
      <w:r w:rsidR="00E80B12" w:rsidRPr="00DB3C3E">
        <w:t xml:space="preserve"> F78, a murine model suggested that maternal bacterial exposures was directly related to functional maternal TLR signalling, </w:t>
      </w:r>
      <w:r w:rsidR="0031612D">
        <w:t xml:space="preserve">resulting in </w:t>
      </w:r>
      <w:r w:rsidR="00E80B12" w:rsidRPr="00DB3C3E">
        <w:t>asthma protection in the progeny.</w:t>
      </w:r>
      <w:r w:rsidR="00F33BED">
        <w:fldChar w:fldCharType="begin">
          <w:fldData xml:space="preserve">PFJlZm1hbj48Q2l0ZT48QXV0aG9yPkJyYW5kPC9BdXRob3I+PFllYXI+MjAxMTwvWWVhcj48UmVj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</w:fldData>
        </w:fldChar>
      </w:r>
      <w:r w:rsidR="003E0978">
        <w:instrText xml:space="preserve"> ADDIN REFMGR.CITE </w:instrText>
      </w:r>
      <w:r w:rsidR="003E0978">
        <w:fldChar w:fldCharType="begin">
          <w:fldData xml:space="preserve">PFJlZm1hbj48Q2l0ZT48QXV0aG9yPkJyYW5kPC9BdXRob3I+PFllYXI+MjAxMTwvWWVhcj48UmVj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</w:fldData>
        </w:fldChar>
      </w:r>
      <w:r w:rsidR="003E0978">
        <w:instrText xml:space="preserve"> ADDIN EN.CITE.DATA </w:instrText>
      </w:r>
      <w:r w:rsidR="003E0978">
        <w:fldChar w:fldCharType="end"/>
      </w:r>
      <w:r w:rsidR="00F33BED">
        <w:fldChar w:fldCharType="separate"/>
      </w:r>
      <w:r w:rsidR="003E0978" w:rsidRPr="003E0978">
        <w:rPr>
          <w:noProof/>
          <w:vertAlign w:val="superscript"/>
        </w:rPr>
        <w:t>(45;46)</w:t>
      </w:r>
      <w:r w:rsidR="00F33BED">
        <w:fldChar w:fldCharType="end"/>
      </w:r>
      <w:r w:rsidR="00E71B38" w:rsidRPr="00DB3C3E">
        <w:t xml:space="preserve"> </w:t>
      </w:r>
      <w:r w:rsidR="0031612D">
        <w:t>T</w:t>
      </w:r>
      <w:r w:rsidR="00CF117F" w:rsidRPr="00DB3C3E">
        <w:t xml:space="preserve">he mechanism </w:t>
      </w:r>
      <w:r w:rsidR="00E80B12" w:rsidRPr="00DB3C3E">
        <w:t>was IFN-γ dependent</w:t>
      </w:r>
      <w:r w:rsidR="00E2701D" w:rsidRPr="00DB3C3E">
        <w:t>, possibly through protectio</w:t>
      </w:r>
      <w:r w:rsidR="00CF117F" w:rsidRPr="00DB3C3E">
        <w:t>n</w:t>
      </w:r>
      <w:r w:rsidR="00E2701D" w:rsidRPr="00DB3C3E">
        <w:t xml:space="preserve"> from </w:t>
      </w:r>
      <w:r w:rsidR="00E80B12" w:rsidRPr="00DB3C3E">
        <w:t xml:space="preserve">loss of </w:t>
      </w:r>
      <w:r w:rsidR="00A661F4" w:rsidRPr="00DB3C3E">
        <w:t>IFN-</w:t>
      </w:r>
      <w:r w:rsidR="00A661F4" w:rsidRPr="00DB3C3E">
        <w:rPr>
          <w:rFonts w:ascii="Times New Roman" w:hAnsi="Times New Roman" w:cs="Times New Roman"/>
        </w:rPr>
        <w:t>γ</w:t>
      </w:r>
      <w:r w:rsidR="00A661F4" w:rsidRPr="00DB3C3E">
        <w:t xml:space="preserve"> promotor-associated </w:t>
      </w:r>
      <w:r w:rsidR="00E80B12" w:rsidRPr="00DB3C3E">
        <w:t>histone 4 (H4) acetylation</w:t>
      </w:r>
      <w:r w:rsidR="00840813" w:rsidRPr="00DB3C3E">
        <w:t>.</w:t>
      </w:r>
      <w:r w:rsidR="00F33BED">
        <w:fldChar w:fldCharType="begin">
          <w:fldData xml:space="preserve">PFJlZm1hbj48Q2l0ZT48QXV0aG9yPkNvbnJhZDwvQXV0aG9yPjxZZWFyPjIwMDk8L1llYXI+PFJl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</w:fldData>
        </w:fldChar>
      </w:r>
      <w:r w:rsidR="003E0978">
        <w:instrText xml:space="preserve"> ADDIN REFMGR.CITE </w:instrText>
      </w:r>
      <w:r w:rsidR="003E0978">
        <w:fldChar w:fldCharType="begin">
          <w:fldData xml:space="preserve">PFJlZm1hbj48Q2l0ZT48QXV0aG9yPkNvbnJhZDwvQXV0aG9yPjxZZWFyPjIwMDk8L1llYXI+PFJl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</w:fldData>
        </w:fldChar>
      </w:r>
      <w:r w:rsidR="003E0978">
        <w:instrText xml:space="preserve"> ADDIN EN.CITE.DATA </w:instrText>
      </w:r>
      <w:r w:rsidR="003E0978">
        <w:fldChar w:fldCharType="end"/>
      </w:r>
      <w:r w:rsidR="00F33BED">
        <w:fldChar w:fldCharType="separate"/>
      </w:r>
      <w:r w:rsidR="003E0978" w:rsidRPr="003E0978">
        <w:rPr>
          <w:noProof/>
          <w:vertAlign w:val="superscript"/>
        </w:rPr>
        <w:t>(46)</w:t>
      </w:r>
      <w:r w:rsidR="00F33BED">
        <w:fldChar w:fldCharType="end"/>
      </w:r>
      <w:r w:rsidR="003C2489" w:rsidRPr="00DB3C3E">
        <w:t xml:space="preserve"> </w:t>
      </w:r>
    </w:p>
    <w:p w14:paraId="678D4D18" w14:textId="77777777" w:rsidR="00D31643" w:rsidRDefault="00D31643" w:rsidP="00D31643">
      <w:pPr>
        <w:spacing w:line="480" w:lineRule="auto"/>
        <w:rPr>
          <w:i/>
        </w:rPr>
      </w:pPr>
      <w:r w:rsidRPr="00D31643">
        <w:rPr>
          <w:i/>
        </w:rPr>
        <w:t>Bacteria in the Lungs</w:t>
      </w:r>
    </w:p>
    <w:p w14:paraId="23A78D3D" w14:textId="298804BF" w:rsidR="00692462" w:rsidRDefault="00F748E0" w:rsidP="00692462">
      <w:pPr>
        <w:spacing w:line="480" w:lineRule="auto"/>
        <w:jc w:val="both"/>
      </w:pPr>
      <w:r>
        <w:t>Also t</w:t>
      </w:r>
      <w:r w:rsidR="00692462" w:rsidRPr="00443AF9">
        <w:t>he lungs support a complex microbiota originating from inhaled microbes and flora from the digestive system.</w:t>
      </w:r>
      <w:r w:rsidR="00F33BED">
        <w:fldChar w:fldCharType="begin"/>
      </w:r>
      <w:r w:rsidR="003E0978">
        <w:instrText xml:space="preserve"> ADDIN REFMGR.CITE &lt;Refman&gt;&lt;Cite&gt;&lt;Author&gt;Marsland&lt;/Author&gt;&lt;Year&gt;2013&lt;/Year&gt;&lt;RecNum&gt;3640&lt;/RecNum&gt;&lt;IDText&gt;The airway microbiome and disease&lt;/IDText&gt;&lt;MDL Ref_Type="Journal"&gt;&lt;Ref_Type&gt;Journal&lt;/Ref_Type&gt;&lt;Ref_ID&gt;3640&lt;/Ref_ID&gt;&lt;Title_Primary&gt;The airway microbiome and disease&lt;/Title_Primary&gt;&lt;Authors_Primary&gt;Marsland,B.J.&lt;/Authors_Primary&gt;&lt;Authors_Primary&gt;Yadava,K.&lt;/Authors_Primary&gt;&lt;Authors_Primary&gt;Nicod,L.P.&lt;/Authors_Primary&gt;&lt;Date_Primary&gt;2013/8&lt;/Date_Primary&gt;&lt;Keywords&gt;Animals&lt;/Keywords&gt;&lt;Keywords&gt;bacterial&lt;/Keywords&gt;&lt;Keywords&gt;disease&lt;/Keywords&gt;&lt;Keywords&gt;Gastrointestinal Tract&lt;/Keywords&gt;&lt;Keywords&gt;Humans&lt;/Keywords&gt;&lt;Keywords&gt;Lung&lt;/Keywords&gt;&lt;Keywords&gt;microbiology&lt;/Keywords&gt;&lt;Keywords&gt;Microbiota&lt;/Keywords&gt;&lt;Keywords&gt;physiology&lt;/Keywords&gt;&lt;Keywords&gt;Respiratory System&lt;/Keywords&gt;&lt;Keywords&gt;Respiratory Tract Diseases&lt;/Keywords&gt;&lt;Keywords&gt;Support&lt;/Keywords&gt;&lt;Reprint&gt;Not in File&lt;/Reprint&gt;&lt;Start_Page&gt;632&lt;/Start_Page&gt;&lt;End_Page&gt;637&lt;/End_Page&gt;&lt;Periodical&gt;Chest&lt;/Periodical&gt;&lt;Volume&gt;144&lt;/Volume&gt;&lt;Issue&gt;2&lt;/Issue&gt;&lt;Misc_3&gt;1722676 [pii];10.1378/chest.12-2854 [doi]&lt;/Misc_3&gt;&lt;Web_URL&gt;PM:23918107&lt;/Web_URL&gt;&lt;ZZ_JournalStdAbbrev&gt;&lt;f name="System"&gt;Chest&lt;/f&gt;&lt;/ZZ_JournalStdAbbrev&gt;&lt;ZZ_WorkformID&gt;1&lt;/ZZ_WorkformID&gt;&lt;/MDL&gt;&lt;/Cite&gt;&lt;/Refman&gt;</w:instrText>
      </w:r>
      <w:r w:rsidR="00F33BED">
        <w:fldChar w:fldCharType="separate"/>
      </w:r>
      <w:r w:rsidR="003E0978" w:rsidRPr="003E0978">
        <w:rPr>
          <w:noProof/>
          <w:vertAlign w:val="superscript"/>
        </w:rPr>
        <w:t>(47)</w:t>
      </w:r>
      <w:r w:rsidR="00F33BED">
        <w:fldChar w:fldCharType="end"/>
      </w:r>
      <w:r w:rsidR="00692462" w:rsidRPr="00443AF9">
        <w:t xml:space="preserve"> Low microbial diversity in the lung has been found in diseases such as asthma (with an increased proportion of </w:t>
      </w:r>
      <w:r w:rsidR="00692462" w:rsidRPr="00443AF9">
        <w:rPr>
          <w:i/>
        </w:rPr>
        <w:t>Proteobacteria</w:t>
      </w:r>
      <w:r w:rsidR="00692462" w:rsidRPr="00443AF9">
        <w:t xml:space="preserve"> such as </w:t>
      </w:r>
      <w:r w:rsidR="00692462" w:rsidRPr="00443AF9">
        <w:rPr>
          <w:i/>
        </w:rPr>
        <w:t>Haemophilus,</w:t>
      </w:r>
      <w:r w:rsidR="00692462" w:rsidRPr="00443AF9">
        <w:t xml:space="preserve"> </w:t>
      </w:r>
      <w:r w:rsidR="00692462" w:rsidRPr="00443AF9">
        <w:rPr>
          <w:i/>
        </w:rPr>
        <w:t>Neisseria</w:t>
      </w:r>
      <w:r w:rsidR="00692462" w:rsidRPr="00443AF9">
        <w:t xml:space="preserve"> or </w:t>
      </w:r>
      <w:r w:rsidR="00692462" w:rsidRPr="00443AF9">
        <w:rPr>
          <w:i/>
        </w:rPr>
        <w:t>Streptococcus</w:t>
      </w:r>
      <w:r w:rsidR="00692462" w:rsidRPr="00443AF9">
        <w:t xml:space="preserve">).  </w:t>
      </w:r>
      <w:r w:rsidR="0031612D">
        <w:t>A</w:t>
      </w:r>
      <w:r w:rsidR="00692462" w:rsidRPr="00443AF9">
        <w:t xml:space="preserve">bsence of a lung microbiota </w:t>
      </w:r>
      <w:r w:rsidR="0031612D">
        <w:t xml:space="preserve">in germ-free mice </w:t>
      </w:r>
      <w:r w:rsidR="00692462" w:rsidRPr="00443AF9">
        <w:t>is associated with increased Th2 responses and increased allergic airway disease suggesting a strong inhibitory effect of the lung microbiota on Th2 development.</w:t>
      </w:r>
      <w:r w:rsidR="00F33BED">
        <w:fldChar w:fldCharType="begin">
          <w:fldData xml:space="preserve">PFJlZm1hbj48Q2l0ZT48QXV0aG9yPkdvbGx3aXR6ZXI8L0F1dGhvcj48WWVhcj4yMDE0PC9ZZWFy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==
</w:fldData>
        </w:fldChar>
      </w:r>
      <w:r w:rsidR="003E0978">
        <w:instrText xml:space="preserve"> ADDIN REFMGR.CITE </w:instrText>
      </w:r>
      <w:r w:rsidR="003E0978">
        <w:fldChar w:fldCharType="begin">
          <w:fldData xml:space="preserve">PFJlZm1hbj48Q2l0ZT48QXV0aG9yPkdvbGx3aXR6ZXI8L0F1dGhvcj48WWVhcj4yMDE0PC9ZZWFy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==
</w:fldData>
        </w:fldChar>
      </w:r>
      <w:r w:rsidR="003E0978">
        <w:instrText xml:space="preserve"> ADDIN EN.CITE.DATA </w:instrText>
      </w:r>
      <w:r w:rsidR="003E0978">
        <w:fldChar w:fldCharType="end"/>
      </w:r>
      <w:r w:rsidR="00F33BED">
        <w:fldChar w:fldCharType="separate"/>
      </w:r>
      <w:r w:rsidR="003E0978" w:rsidRPr="003E0978">
        <w:rPr>
          <w:noProof/>
          <w:vertAlign w:val="superscript"/>
        </w:rPr>
        <w:t>(48)</w:t>
      </w:r>
      <w:r w:rsidR="00F33BED">
        <w:fldChar w:fldCharType="end"/>
      </w:r>
      <w:r w:rsidR="00692462" w:rsidRPr="00443AF9">
        <w:t xml:space="preserve"> Furthermore, new studies have linked the composition of the lung microbiome to therapy responses to corticosteroids by uncovering a difference in microbiota composition in steroid responsive and steroid resistant patients.</w:t>
      </w:r>
      <w:r w:rsidR="00F33BED">
        <w:fldChar w:fldCharType="begin">
          <w:fldData xml:space="preserve">PFJlZm1hbj48Q2l0ZT48QXV0aG9yPkdvbGV2YTwvQXV0aG9yPjxZZWFyPjIwMTM8L1llYXI+PFJl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</w:fldData>
        </w:fldChar>
      </w:r>
      <w:r w:rsidR="003E0978">
        <w:instrText xml:space="preserve"> ADDIN REFMGR.CITE </w:instrText>
      </w:r>
      <w:r w:rsidR="003E0978">
        <w:fldChar w:fldCharType="begin">
          <w:fldData xml:space="preserve">PFJlZm1hbj48Q2l0ZT48QXV0aG9yPkdvbGV2YTwvQXV0aG9yPjxZZWFyPjIwMTM8L1llYXI+PFJl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</w:fldData>
        </w:fldChar>
      </w:r>
      <w:r w:rsidR="003E0978">
        <w:instrText xml:space="preserve"> ADDIN EN.CITE.DATA </w:instrText>
      </w:r>
      <w:r w:rsidR="003E0978">
        <w:fldChar w:fldCharType="end"/>
      </w:r>
      <w:r w:rsidR="00F33BED">
        <w:fldChar w:fldCharType="separate"/>
      </w:r>
      <w:r w:rsidR="003E0978" w:rsidRPr="003E0978">
        <w:rPr>
          <w:noProof/>
          <w:vertAlign w:val="superscript"/>
        </w:rPr>
        <w:t>(49)</w:t>
      </w:r>
      <w:r w:rsidR="00F33BED">
        <w:fldChar w:fldCharType="end"/>
      </w:r>
      <w:r w:rsidR="00692462" w:rsidRPr="00DB3C3E">
        <w:t xml:space="preserve"> </w:t>
      </w:r>
      <w:r w:rsidR="00443AF9">
        <w:t xml:space="preserve">New therapies targeting the lung microbiome would be an interesting approach in the prevention or early treatment of asthma. However, in this stage more information is needed on the ideal composition of a ‘healthy’ lung microbiome or alternatively which bacteria species should be avoided or removed </w:t>
      </w:r>
      <w:r>
        <w:t>before new therapeutic strategies can be designed.</w:t>
      </w:r>
      <w:r w:rsidR="00443AF9">
        <w:t xml:space="preserve"> </w:t>
      </w:r>
    </w:p>
    <w:p w14:paraId="751E204E" w14:textId="27686A88" w:rsidR="00F12B30" w:rsidRDefault="00F12B30" w:rsidP="00F31F97">
      <w:pPr>
        <w:spacing w:line="480" w:lineRule="auto"/>
        <w:jc w:val="both"/>
        <w:rPr>
          <w:i/>
        </w:rPr>
      </w:pPr>
      <w:r w:rsidRPr="00D31643">
        <w:rPr>
          <w:i/>
        </w:rPr>
        <w:t>Gut Bacterial Biodiversity and Bacterial Intestinal Infections</w:t>
      </w:r>
    </w:p>
    <w:p w14:paraId="3B4CB620" w14:textId="6997B42F" w:rsidR="009F4FA7" w:rsidRDefault="009F4FA7" w:rsidP="00F31F97">
      <w:pPr>
        <w:spacing w:line="480" w:lineRule="auto"/>
        <w:jc w:val="both"/>
      </w:pPr>
      <w:r w:rsidRPr="00DB3C3E">
        <w:t>Recently published work on a murine model suggests that the gut microbiota metabolizes dietary fibres resulting in increase</w:t>
      </w:r>
      <w:r w:rsidR="000A30EB">
        <w:t>d</w:t>
      </w:r>
      <w:r w:rsidRPr="00DB3C3E">
        <w:t xml:space="preserve"> circulating short-chain fatty acids (SCFAs).</w:t>
      </w:r>
      <w:r w:rsidR="00F33BED">
        <w:fldChar w:fldCharType="begin">
          <w:fldData xml:space="preserve">PFJlZm1hbj48Q2l0ZT48QXV0aG9yPlRyb21wZXR0ZTwvQXV0aG9yPjxZZWFyPjIwMTQ8L1llYXI+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=
</w:fldData>
        </w:fldChar>
      </w:r>
      <w:r w:rsidR="003E0978">
        <w:instrText xml:space="preserve"> ADDIN REFMGR.CITE </w:instrText>
      </w:r>
      <w:r w:rsidR="003E0978">
        <w:fldChar w:fldCharType="begin">
          <w:fldData xml:space="preserve">PFJlZm1hbj48Q2l0ZT48QXV0aG9yPlRyb21wZXR0ZTwvQXV0aG9yPjxZZWFyPjIwMTQ8L1llYXI+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=
</w:fldData>
        </w:fldChar>
      </w:r>
      <w:r w:rsidR="003E0978">
        <w:instrText xml:space="preserve"> ADDIN EN.CITE.DATA </w:instrText>
      </w:r>
      <w:r w:rsidR="003E0978">
        <w:fldChar w:fldCharType="end"/>
      </w:r>
      <w:r w:rsidR="00F33BED">
        <w:fldChar w:fldCharType="separate"/>
      </w:r>
      <w:r w:rsidR="003E0978" w:rsidRPr="003E0978">
        <w:rPr>
          <w:noProof/>
          <w:vertAlign w:val="superscript"/>
        </w:rPr>
        <w:t>(50)</w:t>
      </w:r>
      <w:r w:rsidR="00F33BED">
        <w:fldChar w:fldCharType="end"/>
      </w:r>
      <w:r w:rsidRPr="00DB3C3E">
        <w:t xml:space="preserve"> Importantly, the authors demonstrated that SCFAs, via ligation of G-protein coupled receptor 41 (GPR41), ultimately induced seeding of the lungs with DCs with an impaired ability to promote Th2 cell effector function (but high </w:t>
      </w:r>
      <w:r w:rsidRPr="00DB3C3E">
        <w:lastRenderedPageBreak/>
        <w:t>phagocytic capacity). These results therefore suggest a mechanism whereby diet, especially its fibre content, in association with the intestinal microbiota could have a direct influence on the development of asthma.</w:t>
      </w:r>
    </w:p>
    <w:p w14:paraId="443383F5" w14:textId="23DE067B" w:rsidR="004B16BC" w:rsidRPr="00DB3C3E" w:rsidRDefault="004B16BC" w:rsidP="004B16BC">
      <w:pPr>
        <w:spacing w:line="480" w:lineRule="auto"/>
        <w:jc w:val="both"/>
      </w:pPr>
      <w:r w:rsidRPr="00DB3C3E">
        <w:t xml:space="preserve">In addition to gut microbial biodiversity and diet, individual gut bacteria such as </w:t>
      </w:r>
      <w:r w:rsidRPr="00DB3C3E">
        <w:rPr>
          <w:i/>
        </w:rPr>
        <w:t>Helicobacter pylori</w:t>
      </w:r>
      <w:r w:rsidRPr="00DB3C3E">
        <w:t xml:space="preserve"> </w:t>
      </w:r>
      <w:r w:rsidR="00A60AAD">
        <w:t>(</w:t>
      </w:r>
      <w:r w:rsidR="00A60AAD" w:rsidRPr="00DB3C3E">
        <w:rPr>
          <w:i/>
        </w:rPr>
        <w:t>H. pylori</w:t>
      </w:r>
      <w:r w:rsidR="00A60AAD">
        <w:t xml:space="preserve">) </w:t>
      </w:r>
      <w:r w:rsidRPr="00DB3C3E">
        <w:t xml:space="preserve">have received considerable attention recently. </w:t>
      </w:r>
      <w:r w:rsidRPr="00DB3C3E">
        <w:rPr>
          <w:i/>
        </w:rPr>
        <w:t>H. pylori</w:t>
      </w:r>
      <w:r w:rsidRPr="00DB3C3E">
        <w:t xml:space="preserve"> infection is better known for its pathogenic properties, ben</w:t>
      </w:r>
      <w:r w:rsidR="000A30EB">
        <w:t>ing</w:t>
      </w:r>
      <w:r w:rsidRPr="00DB3C3E">
        <w:t xml:space="preserve"> linked to conditions such as peptic ulcer and gastric cancer.</w:t>
      </w:r>
      <w:r w:rsidR="00F33BED">
        <w:fldChar w:fldCharType="begin">
          <w:fldData xml:space="preserve">PFJlZm1hbj48Q2l0ZT48QXV0aG9yPk1hbGZlcnRoZWluZXI8L0F1dGhvcj48WWVhcj4yMDEyPC9Z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</w:fldData>
        </w:fldChar>
      </w:r>
      <w:r w:rsidR="003E0978">
        <w:instrText xml:space="preserve"> ADDIN REFMGR.CITE </w:instrText>
      </w:r>
      <w:r w:rsidR="003E0978">
        <w:fldChar w:fldCharType="begin">
          <w:fldData xml:space="preserve">PFJlZm1hbj48Q2l0ZT48QXV0aG9yPk1hbGZlcnRoZWluZXI8L0F1dGhvcj48WWVhcj4yMDEyPC9Z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</w:fldData>
        </w:fldChar>
      </w:r>
      <w:r w:rsidR="003E0978">
        <w:instrText xml:space="preserve"> ADDIN EN.CITE.DATA </w:instrText>
      </w:r>
      <w:r w:rsidR="003E0978">
        <w:fldChar w:fldCharType="end"/>
      </w:r>
      <w:r w:rsidR="00F33BED">
        <w:fldChar w:fldCharType="separate"/>
      </w:r>
      <w:r w:rsidR="003E0978" w:rsidRPr="003E0978">
        <w:rPr>
          <w:noProof/>
          <w:vertAlign w:val="superscript"/>
        </w:rPr>
        <w:t>(51)</w:t>
      </w:r>
      <w:r w:rsidR="00F33BED">
        <w:fldChar w:fldCharType="end"/>
      </w:r>
      <w:r w:rsidRPr="00DB3C3E">
        <w:t xml:space="preserve"> However, infection by </w:t>
      </w:r>
      <w:r w:rsidRPr="009E7BDF">
        <w:rPr>
          <w:i/>
        </w:rPr>
        <w:t>H.</w:t>
      </w:r>
      <w:r w:rsidR="00A60AAD" w:rsidRPr="009E7BDF">
        <w:rPr>
          <w:i/>
        </w:rPr>
        <w:t xml:space="preserve"> </w:t>
      </w:r>
      <w:r w:rsidRPr="009E7BDF">
        <w:rPr>
          <w:i/>
        </w:rPr>
        <w:t>pylori</w:t>
      </w:r>
      <w:r w:rsidRPr="00DB3C3E">
        <w:t xml:space="preserve">, especially in early childhood, may confer benefits as protective effects </w:t>
      </w:r>
      <w:r w:rsidR="000A30EB">
        <w:t xml:space="preserve">were described </w:t>
      </w:r>
      <w:r w:rsidRPr="00DB3C3E">
        <w:t xml:space="preserve">of </w:t>
      </w:r>
      <w:r w:rsidRPr="00DB3C3E">
        <w:rPr>
          <w:i/>
        </w:rPr>
        <w:t>H. pylori</w:t>
      </w:r>
      <w:r w:rsidRPr="00DB3C3E">
        <w:t xml:space="preserve"> infection against the development of asthma and allergies.</w:t>
      </w:r>
      <w:r w:rsidR="00F33BED">
        <w:fldChar w:fldCharType="begin">
          <w:fldData xml:space="preserve">PFJlZm1hbj48Q2l0ZT48QXV0aG9yPkFtYmVyYmlyPC9BdXRob3I+PFllYXI+MjAxMTwvWWVhcj48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</w:fldData>
        </w:fldChar>
      </w:r>
      <w:r w:rsidR="003E0978">
        <w:instrText xml:space="preserve"> ADDIN REFMGR.CITE </w:instrText>
      </w:r>
      <w:r w:rsidR="003E0978">
        <w:fldChar w:fldCharType="begin">
          <w:fldData xml:space="preserve">PFJlZm1hbj48Q2l0ZT48QXV0aG9yPkFtYmVyYmlyPC9BdXRob3I+PFllYXI+MjAxMTwvWWVhcj48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</w:fldData>
        </w:fldChar>
      </w:r>
      <w:r w:rsidR="003E0978">
        <w:instrText xml:space="preserve"> ADDIN EN.CITE.DATA </w:instrText>
      </w:r>
      <w:r w:rsidR="003E0978">
        <w:fldChar w:fldCharType="end"/>
      </w:r>
      <w:r w:rsidR="00F33BED">
        <w:fldChar w:fldCharType="separate"/>
      </w:r>
      <w:r w:rsidR="003E0978" w:rsidRPr="003E0978">
        <w:rPr>
          <w:noProof/>
          <w:vertAlign w:val="superscript"/>
        </w:rPr>
        <w:t>(52;53)</w:t>
      </w:r>
      <w:r w:rsidR="00F33BED">
        <w:fldChar w:fldCharType="end"/>
      </w:r>
      <w:r w:rsidR="000A30EB">
        <w:t xml:space="preserve"> Also</w:t>
      </w:r>
      <w:r w:rsidR="005D0FA2">
        <w:t xml:space="preserve"> when </w:t>
      </w:r>
      <w:r w:rsidRPr="00DB3C3E">
        <w:t>mice were infected during the neonatal period</w:t>
      </w:r>
      <w:r w:rsidR="005D0FA2">
        <w:t xml:space="preserve">, they </w:t>
      </w:r>
      <w:r w:rsidRPr="00DB3C3E">
        <w:t xml:space="preserve">were </w:t>
      </w:r>
      <w:r w:rsidR="005D0FA2">
        <w:t xml:space="preserve">subsequently </w:t>
      </w:r>
      <w:r w:rsidRPr="00DB3C3E">
        <w:t>protected against the development of allergic airway disease.</w:t>
      </w:r>
      <w:r w:rsidR="00F33BED">
        <w:fldChar w:fldCharType="begin">
          <w:fldData xml:space="preserve">PFJlZm1hbj48Q2l0ZT48QXV0aG9yPkFybm9sZDwvQXV0aG9yPjxZZWFyPjIwMTE8L1llYXI+PFJl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</w:fldData>
        </w:fldChar>
      </w:r>
      <w:r w:rsidR="003E0978">
        <w:instrText xml:space="preserve"> ADDIN REFMGR.CITE </w:instrText>
      </w:r>
      <w:r w:rsidR="003E0978">
        <w:fldChar w:fldCharType="begin">
          <w:fldData xml:space="preserve">PFJlZm1hbj48Q2l0ZT48QXV0aG9yPkFybm9sZDwvQXV0aG9yPjxZZWFyPjIwMTE8L1llYXI+PFJl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</w:fldData>
        </w:fldChar>
      </w:r>
      <w:r w:rsidR="003E0978">
        <w:instrText xml:space="preserve"> ADDIN EN.CITE.DATA </w:instrText>
      </w:r>
      <w:r w:rsidR="003E0978">
        <w:fldChar w:fldCharType="end"/>
      </w:r>
      <w:r w:rsidR="00F33BED">
        <w:fldChar w:fldCharType="separate"/>
      </w:r>
      <w:r w:rsidR="003E0978" w:rsidRPr="003E0978">
        <w:rPr>
          <w:noProof/>
          <w:vertAlign w:val="superscript"/>
        </w:rPr>
        <w:t>(54)</w:t>
      </w:r>
      <w:r w:rsidR="00F33BED">
        <w:fldChar w:fldCharType="end"/>
      </w:r>
      <w:r w:rsidRPr="00DB3C3E">
        <w:t xml:space="preserve"> The mechanisms by which this protection is enforced involve </w:t>
      </w:r>
      <w:r w:rsidR="005D0FA2">
        <w:t xml:space="preserve">the </w:t>
      </w:r>
      <w:r w:rsidRPr="00DB3C3E">
        <w:t>induction of T</w:t>
      </w:r>
      <w:r w:rsidRPr="00DB3C3E">
        <w:rPr>
          <w:vertAlign w:val="subscript"/>
        </w:rPr>
        <w:t>reg</w:t>
      </w:r>
      <w:r w:rsidRPr="00DB3C3E">
        <w:t xml:space="preserve"> cells and reprogramming of DCs towards a tolerogenic phenotype.</w:t>
      </w:r>
      <w:r w:rsidR="00F33BED">
        <w:fldChar w:fldCharType="begin">
          <w:fldData xml:space="preserve">PFJlZm1hbj48Q2l0ZT48QXV0aG9yPk9lcnRsaTwvQXV0aG9yPjxZZWFyPjIwMTI8L1llYXI+PFJl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</w:fldData>
        </w:fldChar>
      </w:r>
      <w:r w:rsidR="003E0978">
        <w:instrText xml:space="preserve"> ADDIN REFMGR.CITE </w:instrText>
      </w:r>
      <w:r w:rsidR="003E0978">
        <w:fldChar w:fldCharType="begin">
          <w:fldData xml:space="preserve">PFJlZm1hbj48Q2l0ZT48QXV0aG9yPk9lcnRsaTwvQXV0aG9yPjxZZWFyPjIwMTI8L1llYXI+PFJl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</w:fldData>
        </w:fldChar>
      </w:r>
      <w:r w:rsidR="003E0978">
        <w:instrText xml:space="preserve"> ADDIN EN.CITE.DATA </w:instrText>
      </w:r>
      <w:r w:rsidR="003E0978">
        <w:fldChar w:fldCharType="end"/>
      </w:r>
      <w:r w:rsidR="00F33BED">
        <w:fldChar w:fldCharType="separate"/>
      </w:r>
      <w:r w:rsidR="003E0978" w:rsidRPr="003E0978">
        <w:rPr>
          <w:noProof/>
          <w:vertAlign w:val="superscript"/>
        </w:rPr>
        <w:t>(55)</w:t>
      </w:r>
      <w:r w:rsidR="00F33BED">
        <w:fldChar w:fldCharType="end"/>
      </w:r>
      <w:r w:rsidRPr="00DB3C3E">
        <w:t xml:space="preserve"> Various persistence determinants of </w:t>
      </w:r>
      <w:r w:rsidRPr="00DB3C3E">
        <w:rPr>
          <w:i/>
        </w:rPr>
        <w:t>H. pylori</w:t>
      </w:r>
      <w:r w:rsidRPr="00DB3C3E">
        <w:t>, the γ-glutamyl transpeptidase (GGT), vacuolating cytotoxin (VacA) and urease, have been shown to be critically important to the protective effects</w:t>
      </w:r>
      <w:r w:rsidR="005D0FA2">
        <w:t xml:space="preserve"> and are currently evaluated for further therapeutic applications</w:t>
      </w:r>
      <w:r w:rsidRPr="00DB3C3E">
        <w:t>.</w:t>
      </w:r>
      <w:r w:rsidR="003B73BE">
        <w:fldChar w:fldCharType="begin">
          <w:fldData xml:space="preserve">PFJlZm1hbj48Q2l0ZT48QXV0aG9yPk9lcnRsaTwvQXV0aG9yPjxZZWFyPjIwMTM8L1llYXI+PFJl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</w:fldData>
        </w:fldChar>
      </w:r>
      <w:r w:rsidR="003E0978">
        <w:instrText xml:space="preserve"> ADDIN REFMGR.CITE </w:instrText>
      </w:r>
      <w:r w:rsidR="003E0978">
        <w:fldChar w:fldCharType="begin">
          <w:fldData xml:space="preserve">PFJlZm1hbj48Q2l0ZT48QXV0aG9yPk9lcnRsaTwvQXV0aG9yPjxZZWFyPjIwMTM8L1llYXI+PFJl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</w:fldData>
        </w:fldChar>
      </w:r>
      <w:r w:rsidR="003E0978">
        <w:instrText xml:space="preserve"> ADDIN EN.CITE.DATA </w:instrText>
      </w:r>
      <w:r w:rsidR="003E0978">
        <w:fldChar w:fldCharType="end"/>
      </w:r>
      <w:r w:rsidR="003B73BE">
        <w:fldChar w:fldCharType="separate"/>
      </w:r>
      <w:r w:rsidR="003E0978" w:rsidRPr="003E0978">
        <w:rPr>
          <w:noProof/>
          <w:vertAlign w:val="superscript"/>
        </w:rPr>
        <w:t>(56;57)</w:t>
      </w:r>
      <w:r w:rsidR="003B73BE">
        <w:fldChar w:fldCharType="end"/>
      </w:r>
      <w:r w:rsidRPr="00DB3C3E">
        <w:t xml:space="preserve"> </w:t>
      </w:r>
    </w:p>
    <w:p w14:paraId="5E5FCEE6" w14:textId="3B5A16D2" w:rsidR="006B4001" w:rsidRDefault="006B4001" w:rsidP="004B7C0A">
      <w:pPr>
        <w:spacing w:line="480" w:lineRule="auto"/>
        <w:jc w:val="both"/>
      </w:pPr>
      <w:r w:rsidRPr="00DB3C3E">
        <w:t xml:space="preserve">The evidence from clinical trials </w:t>
      </w:r>
      <w:r w:rsidR="005D30B9" w:rsidRPr="00DB3C3E">
        <w:t xml:space="preserve">for the effectiveness of primary prevention by the use of </w:t>
      </w:r>
      <w:r w:rsidR="003C2489" w:rsidRPr="00DB3C3E">
        <w:t xml:space="preserve">probiotic strains </w:t>
      </w:r>
      <w:r w:rsidRPr="00DB3C3E">
        <w:t>is</w:t>
      </w:r>
      <w:r w:rsidR="005937DD" w:rsidRPr="00DB3C3E">
        <w:t xml:space="preserve"> at present</w:t>
      </w:r>
      <w:r w:rsidRPr="00DB3C3E">
        <w:t xml:space="preserve">, patchy. Trials are heterogeneous with respect to </w:t>
      </w:r>
      <w:r w:rsidR="005937DD" w:rsidRPr="00DB3C3E">
        <w:t xml:space="preserve">e.g. </w:t>
      </w:r>
      <w:r w:rsidRPr="00DB3C3E">
        <w:t xml:space="preserve">timing of the intervention, bacterial strain, </w:t>
      </w:r>
      <w:r w:rsidR="002B1D9C" w:rsidRPr="00DB3C3E">
        <w:t xml:space="preserve">and </w:t>
      </w:r>
      <w:r w:rsidR="005937DD" w:rsidRPr="00DB3C3E">
        <w:t xml:space="preserve">use of </w:t>
      </w:r>
      <w:r w:rsidRPr="00DB3C3E">
        <w:t>mono- or combination therapy</w:t>
      </w:r>
      <w:r w:rsidR="00047A40" w:rsidRPr="00DB3C3E">
        <w:t>.</w:t>
      </w:r>
      <w:r w:rsidR="00F33BED">
        <w:fldChar w:fldCharType="begin"/>
      </w:r>
      <w:r w:rsidR="003E0978">
        <w:instrText xml:space="preserve"> ADDIN REFMGR.CITE &lt;Refman&gt;&lt;Cite&gt;&lt;Author&gt;Pfefferle&lt;/Author&gt;&lt;Year&gt;2013&lt;/Year&gt;&lt;RecNum&gt;3704&lt;/RecNum&gt;&lt;IDText&gt;Microbial influence on tolerance and opportunities for intervention with prebiotics/probiotics and bacterial lysates&lt;/IDText&gt;&lt;MDL Ref_Type="Journal"&gt;&lt;Ref_Type&gt;Journal&lt;/Ref_Type&gt;&lt;Ref_ID&gt;3704&lt;/Ref_ID&gt;&lt;Title_Primary&gt;Microbial influence on tolerance and opportunities for intervention with prebiotics/probiotics and bacterial lysates&lt;/Title_Primary&gt;&lt;Authors_Primary&gt;Pfefferle,P.I.&lt;/Authors_Primary&gt;&lt;Authors_Primary&gt;Prescott,S.L.&lt;/Authors_Primary&gt;&lt;Authors_Primary&gt;Kopp,M.&lt;/Authors_Primary&gt;&lt;Date_Primary&gt;2013/6&lt;/Date_Primary&gt;&lt;Keywords&gt;Bacteria&lt;/Keywords&gt;&lt;Keywords&gt;bacterial&lt;/Keywords&gt;&lt;Keywords&gt;Chronic Disease&lt;/Keywords&gt;&lt;Keywords&gt;Clinical Trials as Topic&lt;/Keywords&gt;&lt;Keywords&gt;disease&lt;/Keywords&gt;&lt;Keywords&gt;Female&lt;/Keywords&gt;&lt;Keywords&gt;Germany&lt;/Keywords&gt;&lt;Keywords&gt;Human&lt;/Keywords&gt;&lt;Keywords&gt;Humans&lt;/Keywords&gt;&lt;Keywords&gt;Hypersensitivity&lt;/Keywords&gt;&lt;Keywords&gt;Immune Tolerance&lt;/Keywords&gt;&lt;Keywords&gt;immunology&lt;/Keywords&gt;&lt;Keywords&gt;Inflammation&lt;/Keywords&gt;&lt;Keywords&gt;Maternal Exposure&lt;/Keywords&gt;&lt;Keywords&gt;microbes&lt;/Keywords&gt;&lt;Keywords&gt;microbial&lt;/Keywords&gt;&lt;Keywords&gt;oral&lt;/Keywords&gt;&lt;Keywords&gt;Perinatal Care&lt;/Keywords&gt;&lt;Keywords&gt;Prebiotics&lt;/Keywords&gt;&lt;Keywords&gt;prevention &amp;amp; control&lt;/Keywords&gt;&lt;Keywords&gt;Primary Prevention&lt;/Keywords&gt;&lt;Keywords&gt;Probiotics&lt;/Keywords&gt;&lt;Reprint&gt;Not in File&lt;/Reprint&gt;&lt;Start_Page&gt;1453&lt;/Start_Page&gt;&lt;End_Page&gt;1463&lt;/End_Page&gt;&lt;Periodical&gt;J.Allergy Clin.Immunol.&lt;/Periodical&gt;&lt;Volume&gt;131&lt;/Volume&gt;&lt;Issue&gt;6&lt;/Issue&gt;&lt;Misc_3&gt;S0091-6749(13)00508-3 [pii];10.1016/j.jaci.2013.03.020 [doi]&lt;/Misc_3&gt;&lt;Address&gt;Institute of Laboratory Medicine and Pathobiochemistry, Molecular Diagnostics, Philipps University Marburg, Marburg, Germany. pfefferl@med.uni-marburg.de&lt;/Address&gt;&lt;Web_URL&gt;PM:23643095&lt;/Web_URL&gt;&lt;ZZ_JournalStdAbbrev&gt;&lt;f name="System"&gt;J.Allergy Clin.Immunol.&lt;/f&gt;&lt;/ZZ_JournalStdAbbrev&gt;&lt;ZZ_WorkformID&gt;1&lt;/ZZ_WorkformID&gt;&lt;/MDL&gt;&lt;/Cite&gt;&lt;/Refman&gt;</w:instrText>
      </w:r>
      <w:r w:rsidR="00F33BED">
        <w:fldChar w:fldCharType="separate"/>
      </w:r>
      <w:r w:rsidR="003E0978" w:rsidRPr="003E0978">
        <w:rPr>
          <w:noProof/>
          <w:vertAlign w:val="superscript"/>
        </w:rPr>
        <w:t>(58)</w:t>
      </w:r>
      <w:r w:rsidR="00F33BED">
        <w:fldChar w:fldCharType="end"/>
      </w:r>
      <w:r w:rsidRPr="00DB3C3E">
        <w:t xml:space="preserve"> </w:t>
      </w:r>
      <w:r w:rsidR="001C5B5F" w:rsidRPr="00DB3C3E">
        <w:t>E</w:t>
      </w:r>
      <w:r w:rsidRPr="00DB3C3E">
        <w:t>ndpoints are also somewhat varied, with few studies focussing on</w:t>
      </w:r>
      <w:r w:rsidR="002C580C" w:rsidRPr="00DB3C3E">
        <w:t xml:space="preserve"> asthma itself</w:t>
      </w:r>
      <w:r w:rsidR="00A410E1" w:rsidRPr="00DB3C3E">
        <w:t>.</w:t>
      </w:r>
      <w:r w:rsidR="002C580C" w:rsidRPr="00DB3C3E">
        <w:t xml:space="preserve"> </w:t>
      </w:r>
      <w:r w:rsidR="00A410E1" w:rsidRPr="00DB3C3E">
        <w:t>F</w:t>
      </w:r>
      <w:r w:rsidR="002C580C" w:rsidRPr="00DB3C3E">
        <w:t xml:space="preserve">indings can vary according to the population included, as evidenced by the different results with </w:t>
      </w:r>
      <w:r w:rsidR="002C580C" w:rsidRPr="00DB3C3E">
        <w:rPr>
          <w:i/>
        </w:rPr>
        <w:t>Lactobacillus GG</w:t>
      </w:r>
      <w:r w:rsidR="002C580C" w:rsidRPr="00DB3C3E">
        <w:t xml:space="preserve"> reported with the same treatment protocol and endpoints</w:t>
      </w:r>
      <w:r w:rsidR="00A410E1" w:rsidRPr="00DB3C3E">
        <w:t xml:space="preserve">. In these studies </w:t>
      </w:r>
      <w:r w:rsidR="002C580C" w:rsidRPr="00DB3C3E">
        <w:t>an effect was seen for mothers who had at least one first-degree relative [or partner] with atopic eczem</w:t>
      </w:r>
      <w:r w:rsidR="00047A40" w:rsidRPr="00DB3C3E">
        <w:t>a, allergic rhinitis, or asthma</w:t>
      </w:r>
      <w:r w:rsidR="00A60AAD">
        <w:t xml:space="preserve"> </w:t>
      </w:r>
      <w:r w:rsidR="00F33BED">
        <w:fldChar w:fldCharType="begin"/>
      </w:r>
      <w:r w:rsidR="003E0978">
        <w:instrText xml:space="preserve"> ADDIN REFMGR.CITE &lt;Refman&gt;&lt;Cite&gt;&lt;Author&gt;Kalliomaki&lt;/Author&gt;&lt;Year&gt;2001&lt;/Year&gt;&lt;RecNum&gt;695&lt;/RecNum&gt;&lt;IDText&gt;Probiotics in primary prevention of atopic disease: a randomised placebo-controlled trial. [see comments]&lt;/IDText&gt;&lt;MDL Ref_Type="Journal"&gt;&lt;Ref_Type&gt;Journal&lt;/Ref_Type&gt;&lt;Ref_ID&gt;695&lt;/Ref_ID&gt;&lt;Title_Primary&gt;Probiotics in primary prevention of atopic disease: a randomised placebo-controlled trial. [see comments]&lt;/Title_Primary&gt;&lt;Authors_Primary&gt;Kalliomaki,M.&lt;/Authors_Primary&gt;&lt;Authors_Primary&gt;Salminen,S.&lt;/Authors_Primary&gt;&lt;Authors_Primary&gt;Arvilommi,H.&lt;/Authors_Primary&gt;&lt;Authors_Primary&gt;Kero,P.&lt;/Authors_Primary&gt;&lt;Authors_Primary&gt;Koskinen&lt;/Authors_Primary&gt;&lt;Authors_Primary&gt;P&lt;/Authors_Primary&gt;&lt;Authors_Primary&gt;Isolauri,E.&lt;/Authors_Primary&gt;&lt;Date_Primary&gt;2001/4/7&lt;/Date_Primary&gt;&lt;Reprint&gt;Not in File&lt;/Reprint&gt;&lt;Start_Page&gt;1076&lt;/Start_Page&gt;&lt;End_Page&gt;1079&lt;/End_Page&gt;&lt;Periodical&gt;Lancet&lt;/Periodical&gt;&lt;Volume&gt;357&lt;/Volume&gt;&lt;Issue&gt;9262&lt;/Issue&gt;&lt;Address&gt;Department of Paediatrics, University of Turku and Turku University Hospital, Finland. markal@utu.fi&lt;/Address&gt;&lt;ZZ_JournalFull&gt;&lt;f name="System"&gt;Lancet&lt;/f&gt;&lt;/ZZ_JournalFull&gt;&lt;ZZ_WorkformID&gt;1&lt;/ZZ_WorkformID&gt;&lt;/MDL&gt;&lt;/Cite&gt;&lt;/Refman&gt;</w:instrText>
      </w:r>
      <w:r w:rsidR="00F33BED">
        <w:fldChar w:fldCharType="separate"/>
      </w:r>
      <w:r w:rsidR="003E0978" w:rsidRPr="003E0978">
        <w:rPr>
          <w:noProof/>
          <w:vertAlign w:val="superscript"/>
        </w:rPr>
        <w:t>(59)</w:t>
      </w:r>
      <w:r w:rsidR="00F33BED">
        <w:fldChar w:fldCharType="end"/>
      </w:r>
      <w:r w:rsidR="002C580C" w:rsidRPr="00DB3C3E">
        <w:t xml:space="preserve"> but not when at least one member [mother, father, or</w:t>
      </w:r>
      <w:r w:rsidR="00047A40" w:rsidRPr="00DB3C3E">
        <w:t xml:space="preserve"> child] had atopic disease</w:t>
      </w:r>
      <w:r w:rsidR="00A60AAD">
        <w:t xml:space="preserve"> </w:t>
      </w:r>
      <w:r w:rsidR="00F33BED">
        <w:fldChar w:fldCharType="begin">
          <w:fldData xml:space="preserve">PFJlZm1hbj48Q2l0ZT48QXV0aG9yPktvcHA8L0F1dGhvcj48WWVhcj4yMDA4PC9ZZWFyPjxSZWNO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</w:fldData>
        </w:fldChar>
      </w:r>
      <w:r w:rsidR="003E0978">
        <w:instrText xml:space="preserve"> ADDIN REFMGR.CITE </w:instrText>
      </w:r>
      <w:r w:rsidR="003E0978">
        <w:fldChar w:fldCharType="begin">
          <w:fldData xml:space="preserve">PFJlZm1hbj48Q2l0ZT48QXV0aG9yPktvcHA8L0F1dGhvcj48WWVhcj4yMDA4PC9ZZWFyPjxSZWNO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</w:fldData>
        </w:fldChar>
      </w:r>
      <w:r w:rsidR="003E0978">
        <w:instrText xml:space="preserve"> ADDIN EN.CITE.DATA </w:instrText>
      </w:r>
      <w:r w:rsidR="003E0978">
        <w:fldChar w:fldCharType="end"/>
      </w:r>
      <w:r w:rsidR="00F33BED">
        <w:fldChar w:fldCharType="separate"/>
      </w:r>
      <w:r w:rsidR="003E0978" w:rsidRPr="003E0978">
        <w:rPr>
          <w:noProof/>
          <w:vertAlign w:val="superscript"/>
        </w:rPr>
        <w:t>(60)</w:t>
      </w:r>
      <w:r w:rsidR="00F33BED">
        <w:fldChar w:fldCharType="end"/>
      </w:r>
      <w:r w:rsidR="002C580C" w:rsidRPr="00DB3C3E">
        <w:t xml:space="preserve">. </w:t>
      </w:r>
      <w:r w:rsidR="00B015D0" w:rsidRPr="00DB3C3E">
        <w:t>Taken together</w:t>
      </w:r>
      <w:r w:rsidR="002C580C" w:rsidRPr="00DB3C3E">
        <w:t xml:space="preserve">, the body of evidence to date suggests that a combined antenatal and postnatal approach is the most promising, while monotherapy with </w:t>
      </w:r>
      <w:r w:rsidR="002C580C" w:rsidRPr="00DB3C3E">
        <w:rPr>
          <w:i/>
        </w:rPr>
        <w:t>Lactobacilli</w:t>
      </w:r>
      <w:r w:rsidR="002C580C" w:rsidRPr="00DB3C3E">
        <w:t xml:space="preserve"> seems to be the most promising agent</w:t>
      </w:r>
      <w:r w:rsidR="00B015D0" w:rsidRPr="00DB3C3E">
        <w:t>, although there is plenty of room for improvement in the quality of the clinical trials</w:t>
      </w:r>
      <w:r w:rsidR="002C580C" w:rsidRPr="00DB3C3E">
        <w:t xml:space="preserve">. In particular, there is a need for validated surrogate </w:t>
      </w:r>
      <w:r w:rsidR="002C580C" w:rsidRPr="00DB3C3E">
        <w:lastRenderedPageBreak/>
        <w:t>endpoints for the development of asthma to provide a read</w:t>
      </w:r>
      <w:r w:rsidR="00AD4CCF" w:rsidRPr="00DB3C3E">
        <w:t>-</w:t>
      </w:r>
      <w:r w:rsidR="002C580C" w:rsidRPr="00DB3C3E">
        <w:t>out more quickly than would be possible using asthma itself.</w:t>
      </w:r>
      <w:r w:rsidR="008D5480" w:rsidRPr="00DB3C3E">
        <w:t xml:space="preserve"> Finally, the ethics and safety concerns of prenatal exposure need to be taken into account.</w:t>
      </w:r>
    </w:p>
    <w:p w14:paraId="7235E73D" w14:textId="77777777" w:rsidR="00F07DEE" w:rsidRPr="00D31643" w:rsidRDefault="00F07DEE" w:rsidP="00F07DEE">
      <w:pPr>
        <w:spacing w:line="480" w:lineRule="auto"/>
        <w:rPr>
          <w:i/>
        </w:rPr>
      </w:pPr>
      <w:r w:rsidRPr="00D31643">
        <w:rPr>
          <w:i/>
        </w:rPr>
        <w:t xml:space="preserve">Worm Parasites </w:t>
      </w:r>
    </w:p>
    <w:p w14:paraId="6A87B32F" w14:textId="3DA0AC0B" w:rsidR="001B488F" w:rsidRDefault="00F07DEE" w:rsidP="00F07DEE">
      <w:pPr>
        <w:spacing w:line="480" w:lineRule="auto"/>
        <w:jc w:val="both"/>
      </w:pPr>
      <w:r w:rsidRPr="00DB3C3E">
        <w:t xml:space="preserve">It is not surprising that organisms that co-evolved with humans have developed mechanisms for modulating human inflammatory responses to promote their own survival. In general, </w:t>
      </w:r>
      <w:r w:rsidR="001B488F">
        <w:t xml:space="preserve">worm </w:t>
      </w:r>
      <w:r w:rsidRPr="00DB3C3E">
        <w:t>parasites seem to be able to manipulate both innate immunity (by affecting toll-like receptor [TLR]-induced responses and triggering the inflamm</w:t>
      </w:r>
      <w:r>
        <w:t>a</w:t>
      </w:r>
      <w:r w:rsidRPr="00DB3C3E">
        <w:t>some</w:t>
      </w:r>
      <w:r w:rsidR="00A60AAD">
        <w:t xml:space="preserve"> </w:t>
      </w:r>
      <w:r w:rsidR="00F33BED">
        <w:fldChar w:fldCharType="begin">
          <w:fldData xml:space="preserve">PFJlZm1hbj48Q2l0ZT48QXV0aG9yPlJpdHRlcjwvQXV0aG9yPjxZZWFyPjIwMTA8L1llYXI+PFJl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</w:fldData>
        </w:fldChar>
      </w:r>
      <w:r w:rsidR="003E0978">
        <w:instrText xml:space="preserve"> ADDIN REFMGR.CITE </w:instrText>
      </w:r>
      <w:r w:rsidR="003E0978">
        <w:fldChar w:fldCharType="begin">
          <w:fldData xml:space="preserve">PFJlZm1hbj48Q2l0ZT48QXV0aG9yPlJpdHRlcjwvQXV0aG9yPjxZZWFyPjIwMTA8L1llYXI+PFJl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</w:fldData>
        </w:fldChar>
      </w:r>
      <w:r w:rsidR="003E0978">
        <w:instrText xml:space="preserve"> ADDIN EN.CITE.DATA </w:instrText>
      </w:r>
      <w:r w:rsidR="003E0978">
        <w:fldChar w:fldCharType="end"/>
      </w:r>
      <w:r w:rsidR="00F33BED">
        <w:fldChar w:fldCharType="separate"/>
      </w:r>
      <w:r w:rsidR="003E0978" w:rsidRPr="003E0978">
        <w:rPr>
          <w:noProof/>
          <w:vertAlign w:val="superscript"/>
        </w:rPr>
        <w:t>(61)</w:t>
      </w:r>
      <w:r w:rsidR="00F33BED">
        <w:fldChar w:fldCharType="end"/>
      </w:r>
      <w:r w:rsidRPr="00DB3C3E">
        <w:t>) and adaptive immunity.</w:t>
      </w:r>
      <w:r w:rsidR="00F33BED">
        <w:fldChar w:fldCharType="begin"/>
      </w:r>
      <w:r w:rsidR="003E0978">
        <w:instrText xml:space="preserve"> ADDIN REFMGR.CITE &lt;Refman&gt;&lt;Cite&gt;&lt;Author&gt;Maizels&lt;/Author&gt;&lt;Year&gt;2008&lt;/Year&gt;&lt;RecNum&gt;3072&lt;/RecNum&gt;&lt;IDText&gt;T-cell regulation in helminth parasite infections: implications for inflammatory diseases&lt;/IDText&gt;&lt;MDL Ref_Type="Journal"&gt;&lt;Ref_Type&gt;Journal&lt;/Ref_Type&gt;&lt;Ref_ID&gt;3072&lt;/Ref_ID&gt;&lt;Title_Primary&gt;T-cell regulation in helminth parasite infections: implications for inflammatory diseases&lt;/Title_Primary&gt;&lt;Authors_Primary&gt;Maizels,R.M.&lt;/Authors_Primary&gt;&lt;Authors_Primary&gt;Yazdanbakhsh,M.&lt;/Authors_Primary&gt;&lt;Date_Primary&gt;2008&lt;/Date_Primary&gt;&lt;Keywords&gt;allergy&lt;/Keywords&gt;&lt;Keywords&gt;Chronic Disease&lt;/Keywords&gt;&lt;Keywords&gt;Developing Countries&lt;/Keywords&gt;&lt;Keywords&gt;disease&lt;/Keywords&gt;&lt;Keywords&gt;Evolution&lt;/Keywords&gt;&lt;Keywords&gt;Genetic&lt;/Keywords&gt;&lt;Keywords&gt;helminth&lt;/Keywords&gt;&lt;Keywords&gt;Helminths&lt;/Keywords&gt;&lt;Keywords&gt;Human&lt;/Keywords&gt;&lt;Keywords&gt;Immune System&lt;/Keywords&gt;&lt;Keywords&gt;immunology&lt;/Keywords&gt;&lt;Keywords&gt;Infection&lt;/Keywords&gt;&lt;Keywords&gt;Models&lt;/Keywords&gt;&lt;Keywords&gt;parasite&lt;/Keywords&gt;&lt;Keywords&gt;pathology&lt;/Keywords&gt;&lt;Keywords&gt;T cell&lt;/Keywords&gt;&lt;Reprint&gt;Not in File&lt;/Reprint&gt;&lt;Start_Page&gt;112&lt;/Start_Page&gt;&lt;End_Page&gt;123&lt;/End_Page&gt;&lt;Periodical&gt;Chem.Immunol.Allergy&lt;/Periodical&gt;&lt;Volume&gt;94&lt;/Volume&gt;&lt;Web_URL&gt;PM:18802342&lt;/Web_URL&gt;&lt;ZZ_JournalStdAbbrev&gt;&lt;f name="System"&gt;Chem.Immunol.Allergy&lt;/f&gt;&lt;/ZZ_JournalStdAbbrev&gt;&lt;ZZ_WorkformID&gt;1&lt;/ZZ_WorkformID&gt;&lt;/MDL&gt;&lt;/Cite&gt;&lt;/Refman&gt;</w:instrText>
      </w:r>
      <w:r w:rsidR="00F33BED">
        <w:fldChar w:fldCharType="separate"/>
      </w:r>
      <w:r w:rsidR="003E0978" w:rsidRPr="003E0978">
        <w:rPr>
          <w:noProof/>
          <w:vertAlign w:val="superscript"/>
        </w:rPr>
        <w:t>(62)</w:t>
      </w:r>
      <w:r w:rsidR="00F33BED">
        <w:fldChar w:fldCharType="end"/>
      </w:r>
      <w:r w:rsidRPr="00DB3C3E">
        <w:t xml:space="preserve"> In the case of adaptive immunity, unlike bacteria, helminths strongly induce Th2 response</w:t>
      </w:r>
      <w:r w:rsidR="001B488F">
        <w:t xml:space="preserve">s and </w:t>
      </w:r>
      <w:r w:rsidRPr="00DB3C3E">
        <w:t>elevated IgE.</w:t>
      </w:r>
      <w:r w:rsidR="00F33BED">
        <w:fldChar w:fldCharType="begin"/>
      </w:r>
      <w:r w:rsidR="003E0978">
        <w:instrText xml:space="preserve"> ADDIN REFMGR.CITE &lt;Refman&gt;&lt;Cite&gt;&lt;Author&gt;Yazdanbakhsh&lt;/Author&gt;&lt;Year&gt;2002&lt;/Year&gt;&lt;RecNum&gt;1003&lt;/RecNum&gt;&lt;IDText&gt;Allergy, parasites, and the hygiene hypothesis&lt;/IDText&gt;&lt;MDL Ref_Type="Journal"&gt;&lt;Ref_Type&gt;Journal&lt;/Ref_Type&gt;&lt;Ref_ID&gt;1003&lt;/Ref_ID&gt;&lt;Title_Primary&gt;Allergy, parasites, and the hygiene hypothesis&lt;/Title_Primary&gt;&lt;Authors_Primary&gt;Yazdanbakhsh,M.&lt;/Authors_Primary&gt;&lt;Authors_Primary&gt;Kremsner,P.G.&lt;/Authors_Primary&gt;&lt;Authors_Primary&gt;van Ree,R.&lt;/Authors_Primary&gt;&lt;Date_Primary&gt;2002/4/19&lt;/Date_Primary&gt;&lt;Keywords&gt;Antibody Specificity&lt;/Keywords&gt;&lt;Keywords&gt;blood&lt;/Keywords&gt;&lt;Keywords&gt;Cross Reactions&lt;/Keywords&gt;&lt;Keywords&gt;Cytokines&lt;/Keywords&gt;&lt;Keywords&gt;epidemiology&lt;/Keywords&gt;&lt;Keywords&gt;Helminthiasis&lt;/Keywords&gt;&lt;Keywords&gt;Human&lt;/Keywords&gt;&lt;Keywords&gt;Hygiene&lt;/Keywords&gt;&lt;Keywords&gt;Hypersensitivity&lt;/Keywords&gt;&lt;Keywords&gt;Hypersensitivity,Immediate&lt;/Keywords&gt;&lt;Keywords&gt;Immunoglobulin E&lt;/Keywords&gt;&lt;Keywords&gt;Immunoglobulin G&lt;/Keywords&gt;&lt;Keywords&gt;immunology&lt;/Keywords&gt;&lt;Keywords&gt;Infection&lt;/Keywords&gt;&lt;Keywords&gt;Inflammation&lt;/Keywords&gt;&lt;Keywords&gt;Interleukin-10&lt;/Keywords&gt;&lt;Keywords&gt;parasitology&lt;/Keywords&gt;&lt;Keywords&gt;Prevalence&lt;/Keywords&gt;&lt;Keywords&gt;prevention &amp;amp; control&lt;/Keywords&gt;&lt;Keywords&gt;Risk Factors&lt;/Keywords&gt;&lt;Keywords&gt;T-Lymphocytes,Helper-Inducer&lt;/Keywords&gt;&lt;Keywords&gt;Th2 Cells&lt;/Keywords&gt;&lt;Keywords&gt;therapy&lt;/Keywords&gt;&lt;Reprint&gt;Not in File&lt;/Reprint&gt;&lt;Start_Page&gt;490&lt;/Start_Page&gt;&lt;End_Page&gt;494&lt;/End_Page&gt;&lt;Periodical&gt;Science&lt;/Periodical&gt;&lt;Volume&gt;296&lt;/Volume&gt;&lt;Issue&gt;5567&lt;/Issue&gt;&lt;Address&gt;Department of Parasitology, Leiden University Medical Center, Leiden, Netherlands. M.Yazdanbakhsh@LUMC.NL&lt;/Address&gt;&lt;Web_URL&gt;PM:11964470&lt;/Web_URL&gt;&lt;ZZ_JournalFull&gt;&lt;f name="System"&gt;Science&lt;/f&gt;&lt;/ZZ_JournalFull&gt;&lt;ZZ_WorkformID&gt;1&lt;/ZZ_WorkformID&gt;&lt;/MDL&gt;&lt;/Cite&gt;&lt;/Refman&gt;</w:instrText>
      </w:r>
      <w:r w:rsidR="00F33BED">
        <w:fldChar w:fldCharType="separate"/>
      </w:r>
      <w:r w:rsidR="003E0978" w:rsidRPr="003E0978">
        <w:rPr>
          <w:noProof/>
          <w:vertAlign w:val="superscript"/>
        </w:rPr>
        <w:t>(63)</w:t>
      </w:r>
      <w:r w:rsidR="00F33BED">
        <w:fldChar w:fldCharType="end"/>
      </w:r>
      <w:r w:rsidRPr="00DB3C3E">
        <w:t xml:space="preserve"> Interestingly though, this Th2 response is not associated with an increased predisposition to asthma. In fact, the IgE detected is primarily cross-reactive to carbohydrate epitopes present in parasites and not to the protein component of allergens, and does not lead to mast cell degranulation</w:t>
      </w:r>
      <w:r w:rsidR="007B689E">
        <w:t>.</w:t>
      </w:r>
      <w:r>
        <w:t xml:space="preserve"> </w:t>
      </w:r>
      <w:r w:rsidR="001B488F">
        <w:t>Currently, it is hypothesized that</w:t>
      </w:r>
      <w:r>
        <w:t xml:space="preserve"> </w:t>
      </w:r>
      <w:r w:rsidR="007B689E">
        <w:t xml:space="preserve">cross-reactive IgE </w:t>
      </w:r>
      <w:r>
        <w:t>may help to prevent atopic sensitization and the development of allergic diseases</w:t>
      </w:r>
      <w:r w:rsidR="007B689E">
        <w:t xml:space="preserve"> in children with helminth infections</w:t>
      </w:r>
      <w:r w:rsidRPr="00DB3C3E">
        <w:t>.</w:t>
      </w:r>
      <w:r w:rsidR="001B488F">
        <w:t xml:space="preserve"> Knowledge on the processes that lead to IgE immunoglobulins against cross-reactive carbohydrates may help to implement these strategies in children at risk and prevent the development of high-affinity IgE molecules against proteins of allergens and thereby clinical symptoms</w:t>
      </w:r>
      <w:r w:rsidR="00A60AAD">
        <w:t xml:space="preserve"> </w:t>
      </w:r>
      <w:r w:rsidR="009E1402">
        <w:fldChar w:fldCharType="begin"/>
      </w:r>
      <w:r w:rsidR="003E0978">
        <w:instrText xml:space="preserve"> ADDIN REFMGR.CITE &lt;Refman&gt;&lt;Cite&gt;&lt;Author&gt;Hamid&lt;/Author&gt;&lt;Year&gt;2015&lt;/Year&gt;&lt;RecNum&gt;3669&lt;/RecNum&gt;&lt;IDText&gt;Helminth-induced IgE and protection against allergic disorders&lt;/IDText&gt;&lt;MDL Ref_Type="Journal"&gt;&lt;Ref_Type&gt;Journal&lt;/Ref_Type&gt;&lt;Ref_ID&gt;3669&lt;/Ref_ID&gt;&lt;Title_Primary&gt;Helminth-induced IgE and protection against allergic disorders&lt;/Title_Primary&gt;&lt;Authors_Primary&gt;Hamid,F.&lt;/Authors_Primary&gt;&lt;Authors_Primary&gt;Amoah,A.S.&lt;/Authors_Primary&gt;&lt;Authors_Primary&gt;van,Ree R.&lt;/Authors_Primary&gt;&lt;Authors_Primary&gt;Yazdanbakhsh,M.&lt;/Authors_Primary&gt;&lt;Date_Primary&gt;2015&lt;/Date_Primary&gt;&lt;Keywords&gt;Allergens&lt;/Keywords&gt;&lt;Keywords&gt;allergy&lt;/Keywords&gt;&lt;Keywords&gt;Animals&lt;/Keywords&gt;&lt;Keywords&gt;Biological&lt;/Keywords&gt;&lt;Keywords&gt;biosynthesis&lt;/Keywords&gt;&lt;Keywords&gt;Cells&lt;/Keywords&gt;&lt;Keywords&gt;Cross Reactions&lt;/Keywords&gt;&lt;Keywords&gt;diagnosis&lt;/Keywords&gt;&lt;Keywords&gt;Eosinophils&lt;/Keywords&gt;&lt;Keywords&gt;helminth&lt;/Keywords&gt;&lt;Keywords&gt;Helminthiasis&lt;/Keywords&gt;&lt;Keywords&gt;Helminths&lt;/Keywords&gt;&lt;Keywords&gt;Humans&lt;/Keywords&gt;&lt;Keywords&gt;Hypersensitivity&lt;/Keywords&gt;&lt;Keywords&gt;Ige&lt;/Keywords&gt;&lt;Keywords&gt;Immunoglobulin E&lt;/Keywords&gt;&lt;Keywords&gt;immunology&lt;/Keywords&gt;&lt;Keywords&gt;Indonesia&lt;/Keywords&gt;&lt;Keywords&gt;Infection&lt;/Keywords&gt;&lt;Keywords&gt;Inflammation&lt;/Keywords&gt;&lt;Keywords&gt;Mast Cells&lt;/Keywords&gt;&lt;Keywords&gt;methods&lt;/Keywords&gt;&lt;Keywords&gt;Microarray Analysis&lt;/Keywords&gt;&lt;Keywords&gt;microbiology&lt;/Keywords&gt;&lt;Keywords&gt;prevention &amp;amp; control&lt;/Keywords&gt;&lt;Keywords&gt;Th2&lt;/Keywords&gt;&lt;Keywords&gt;Th2 Cells&lt;/Keywords&gt;&lt;Reprint&gt;Not in File&lt;/Reprint&gt;&lt;Start_Page&gt;91&lt;/Start_Page&gt;&lt;End_Page&gt;108&lt;/End_Page&gt;&lt;Periodical&gt;Curr.Top.Microbiol.Immunol.&lt;/Periodical&gt;&lt;Volume&gt;388&lt;/Volume&gt;&lt;Misc_3&gt;10.1007/978-3-319-13725-4_5 [doi]&lt;/Misc_3&gt;&lt;Address&gt;Department of Microbiology, Faculty of Medicine, Hasanuddin University, Makassar, Indonesia, firdaus.hamid@gmail.com&lt;/Address&gt;&lt;Web_URL&gt;PM:25553796&lt;/Web_URL&gt;&lt;ZZ_JournalStdAbbrev&gt;&lt;f name="System"&gt;Curr.Top.Microbiol.Immunol.&lt;/f&gt;&lt;/ZZ_JournalStdAbbrev&gt;&lt;ZZ_WorkformID&gt;1&lt;/ZZ_WorkformID&gt;&lt;/MDL&gt;&lt;/Cite&gt;&lt;/Refman&gt;</w:instrText>
      </w:r>
      <w:r w:rsidR="009E1402">
        <w:fldChar w:fldCharType="separate"/>
      </w:r>
      <w:r w:rsidR="003E0978" w:rsidRPr="003E0978">
        <w:rPr>
          <w:noProof/>
          <w:vertAlign w:val="superscript"/>
        </w:rPr>
        <w:t>(64)</w:t>
      </w:r>
      <w:r w:rsidR="009E1402">
        <w:fldChar w:fldCharType="end"/>
      </w:r>
      <w:r w:rsidRPr="00DB3C3E">
        <w:t xml:space="preserve"> </w:t>
      </w:r>
    </w:p>
    <w:p w14:paraId="18F4F7D6" w14:textId="70D73635" w:rsidR="00F07DEE" w:rsidRPr="00DB3C3E" w:rsidRDefault="001B488F" w:rsidP="00F07DEE">
      <w:pPr>
        <w:spacing w:line="480" w:lineRule="auto"/>
        <w:jc w:val="both"/>
      </w:pPr>
      <w:r>
        <w:t>H</w:t>
      </w:r>
      <w:r w:rsidR="00F07DEE" w:rsidRPr="00DB3C3E">
        <w:t>elminths are also master inducers of immunoregulatory processes</w:t>
      </w:r>
      <w:r w:rsidR="007B689E">
        <w:t>.</w:t>
      </w:r>
      <w:r w:rsidR="00F33BED">
        <w:fldChar w:fldCharType="begin"/>
      </w:r>
      <w:r w:rsidR="003E0978">
        <w:instrText xml:space="preserve"> ADDIN REFMGR.CITE &lt;Refman&gt;&lt;Cite&gt;&lt;Author&gt;McSorley&lt;/Author&gt;&lt;Year&gt;2012&lt;/Year&gt;&lt;RecNum&gt;3589&lt;/RecNum&gt;&lt;IDText&gt;Helminth infections and host immune regulation&lt;/IDText&gt;&lt;MDL Ref_Type="Journal"&gt;&lt;Ref_Type&gt;Journal&lt;/Ref_Type&gt;&lt;Ref_ID&gt;3589&lt;/Ref_ID&gt;&lt;Title_Primary&gt;Helminth infections and host immune regulation&lt;/Title_Primary&gt;&lt;Authors_Primary&gt;McSorley,H.J.&lt;/Authors_Primary&gt;&lt;Authors_Primary&gt;Maizels,R.M.&lt;/Authors_Primary&gt;&lt;Date_Primary&gt;2012/10&lt;/Date_Primary&gt;&lt;Keywords&gt;allergy&lt;/Keywords&gt;&lt;Keywords&gt;Animals&lt;/Keywords&gt;&lt;Keywords&gt;Autoimmune Diseases&lt;/Keywords&gt;&lt;Keywords&gt;Autoimmunity&lt;/Keywords&gt;&lt;Keywords&gt;Cells&lt;/Keywords&gt;&lt;Keywords&gt;Cytokines&lt;/Keywords&gt;&lt;Keywords&gt;disease&lt;/Keywords&gt;&lt;Keywords&gt;Disease Models,Animal&lt;/Keywords&gt;&lt;Keywords&gt;Environment&lt;/Keywords&gt;&lt;Keywords&gt;helminth&lt;/Keywords&gt;&lt;Keywords&gt;Helminthiasis&lt;/Keywords&gt;&lt;Keywords&gt;Host-Parasite Interactions&lt;/Keywords&gt;&lt;Keywords&gt;Human&lt;/Keywords&gt;&lt;Keywords&gt;Humans&lt;/Keywords&gt;&lt;Keywords&gt;immunology&lt;/Keywords&gt;&lt;Keywords&gt;Infection&lt;/Keywords&gt;&lt;Keywords&gt;Mice&lt;/Keywords&gt;&lt;Keywords&gt;Models&lt;/Keywords&gt;&lt;Keywords&gt;parasite&lt;/Keywords&gt;&lt;Keywords&gt;Parasites&lt;/Keywords&gt;&lt;Keywords&gt;parasitology&lt;/Keywords&gt;&lt;Keywords&gt;pathology&lt;/Keywords&gt;&lt;Keywords&gt;Prevalence&lt;/Keywords&gt;&lt;Keywords&gt;Syndrome&lt;/Keywords&gt;&lt;Reprint&gt;Not in File&lt;/Reprint&gt;&lt;Start_Page&gt;585&lt;/Start_Page&gt;&lt;End_Page&gt;608&lt;/End_Page&gt;&lt;Periodical&gt;Clin.Microbiol.Rev.&lt;/Periodical&gt;&lt;Volume&gt;25&lt;/Volume&gt;&lt;Issue&gt;4&lt;/Issue&gt;&lt;User_Def_5&gt;PMC3485755&lt;/User_Def_5&gt;&lt;Misc_3&gt;25/4/585 [pii];10.1128/CMR.05040-11 [doi]&lt;/Misc_3&gt;&lt;Address&gt;Institute of Immunology and Infection Research, University of Edinburgh, Edinburgh, United Kingdom&lt;/Address&gt;&lt;Web_URL&gt;PM:23034321&lt;/Web_URL&gt;&lt;ZZ_JournalStdAbbrev&gt;&lt;f name="System"&gt;Clin.Microbiol.Rev.&lt;/f&gt;&lt;/ZZ_JournalStdAbbrev&gt;&lt;ZZ_WorkformID&gt;1&lt;/ZZ_WorkformID&gt;&lt;/MDL&gt;&lt;/Cite&gt;&lt;/Refman&gt;</w:instrText>
      </w:r>
      <w:r w:rsidR="00F33BED">
        <w:fldChar w:fldCharType="separate"/>
      </w:r>
      <w:r w:rsidR="003E0978" w:rsidRPr="003E0978">
        <w:rPr>
          <w:noProof/>
          <w:vertAlign w:val="superscript"/>
        </w:rPr>
        <w:t>(65)</w:t>
      </w:r>
      <w:r w:rsidR="00F33BED">
        <w:fldChar w:fldCharType="end"/>
      </w:r>
      <w:r w:rsidR="00F07DEE" w:rsidRPr="00DB3C3E">
        <w:t xml:space="preserve"> </w:t>
      </w:r>
      <w:r w:rsidR="007B689E">
        <w:t>D</w:t>
      </w:r>
      <w:r w:rsidR="00F07DEE" w:rsidRPr="00DB3C3E">
        <w:t>etailed studies in schistosome-infected mice or humans have shown increased numbers of B</w:t>
      </w:r>
      <w:r w:rsidR="00F07DEE" w:rsidRPr="00DB3C3E">
        <w:rPr>
          <w:vertAlign w:val="subscript"/>
        </w:rPr>
        <w:t>reg</w:t>
      </w:r>
      <w:r w:rsidR="00F07DEE" w:rsidRPr="00DB3C3E">
        <w:t xml:space="preserve"> and T</w:t>
      </w:r>
      <w:r w:rsidR="00F07DEE" w:rsidRPr="00DB3C3E">
        <w:rPr>
          <w:vertAlign w:val="subscript"/>
        </w:rPr>
        <w:t>reg</w:t>
      </w:r>
      <w:r w:rsidR="00F07DEE" w:rsidRPr="00DB3C3E">
        <w:t xml:space="preserve"> cells with an enhanced regulatory capacity</w:t>
      </w:r>
      <w:r w:rsidR="00F07DEE">
        <w:t>, which at least in mice, were crucial for protection against allergic airway disease</w:t>
      </w:r>
      <w:r w:rsidR="00F07DEE" w:rsidRPr="00DB3C3E">
        <w:t xml:space="preserve"> </w:t>
      </w:r>
      <w:r w:rsidR="00F33BED">
        <w:fldChar w:fldCharType="begin">
          <w:fldData xml:space="preserve">PFJlZm1hbj48Q2l0ZT48QXV0aG9yPkFtdTwvQXV0aG9yPjxZZWFyPjIwMTA8L1llYXI+PFJlY051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</w:fldData>
        </w:fldChar>
      </w:r>
      <w:r w:rsidR="003E0978">
        <w:instrText xml:space="preserve"> ADDIN REFMGR.CITE </w:instrText>
      </w:r>
      <w:r w:rsidR="003E0978">
        <w:fldChar w:fldCharType="begin">
          <w:fldData xml:space="preserve">PFJlZm1hbj48Q2l0ZT48QXV0aG9yPkFtdTwvQXV0aG9yPjxZZWFyPjIwMTA8L1llYXI+PFJlY051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</w:fldData>
        </w:fldChar>
      </w:r>
      <w:r w:rsidR="003E0978">
        <w:instrText xml:space="preserve"> ADDIN EN.CITE.DATA </w:instrText>
      </w:r>
      <w:r w:rsidR="003E0978">
        <w:fldChar w:fldCharType="end"/>
      </w:r>
      <w:r w:rsidR="00F33BED">
        <w:fldChar w:fldCharType="separate"/>
      </w:r>
      <w:r w:rsidR="003E0978" w:rsidRPr="003E0978">
        <w:rPr>
          <w:noProof/>
          <w:vertAlign w:val="superscript"/>
        </w:rPr>
        <w:t>(66-69)</w:t>
      </w:r>
      <w:r w:rsidR="00F33BED">
        <w:fldChar w:fldCharType="end"/>
      </w:r>
      <w:r w:rsidR="00F07DEE">
        <w:t xml:space="preserve"> </w:t>
      </w:r>
      <w:r w:rsidR="007B689E">
        <w:t xml:space="preserve">Also </w:t>
      </w:r>
      <w:r w:rsidR="003B7EDB">
        <w:t xml:space="preserve">infections with </w:t>
      </w:r>
      <w:r w:rsidR="00F07DEE" w:rsidRPr="00DB3C3E">
        <w:rPr>
          <w:i/>
        </w:rPr>
        <w:t>H</w:t>
      </w:r>
      <w:r w:rsidR="00F35139">
        <w:rPr>
          <w:i/>
        </w:rPr>
        <w:t>.</w:t>
      </w:r>
      <w:r w:rsidR="00F07DEE" w:rsidRPr="00DB3C3E">
        <w:rPr>
          <w:i/>
        </w:rPr>
        <w:t xml:space="preserve"> polygyrus</w:t>
      </w:r>
      <w:r w:rsidR="00F35139">
        <w:t xml:space="preserve"> </w:t>
      </w:r>
      <w:r w:rsidR="003B7EDB">
        <w:t xml:space="preserve">or </w:t>
      </w:r>
      <w:r w:rsidR="00F35139">
        <w:t xml:space="preserve">exposure to </w:t>
      </w:r>
      <w:r w:rsidR="003B7EDB" w:rsidRPr="00DB3C3E">
        <w:t xml:space="preserve">its excretory/secretory antigens (HES - collected from cultures of live adults) </w:t>
      </w:r>
      <w:r w:rsidR="007B689E">
        <w:t>could prevent</w:t>
      </w:r>
      <w:r w:rsidR="00F07DEE" w:rsidRPr="00DB3C3E">
        <w:t xml:space="preserve"> experimentally induced airway allergy</w:t>
      </w:r>
      <w:r w:rsidR="00F33BED">
        <w:fldChar w:fldCharType="begin">
          <w:fldData xml:space="preserve">PFJlZm1hbj48Q2l0ZT48QXV0aG9yPldpbHNvbjwvQXV0aG9yPjxZZWFyPjIwMDU8L1llYXI+PFJl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</w:fldData>
        </w:fldChar>
      </w:r>
      <w:r w:rsidR="003E0978">
        <w:instrText xml:space="preserve"> ADDIN REFMGR.CITE </w:instrText>
      </w:r>
      <w:r w:rsidR="003E0978">
        <w:fldChar w:fldCharType="begin">
          <w:fldData xml:space="preserve">PFJlZm1hbj48Q2l0ZT48QXV0aG9yPldpbHNvbjwvQXV0aG9yPjxZZWFyPjIwMDU8L1llYXI+PFJl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</w:fldData>
        </w:fldChar>
      </w:r>
      <w:r w:rsidR="003E0978">
        <w:instrText xml:space="preserve"> ADDIN EN.CITE.DATA </w:instrText>
      </w:r>
      <w:r w:rsidR="003E0978">
        <w:fldChar w:fldCharType="end"/>
      </w:r>
      <w:r w:rsidR="00F33BED">
        <w:fldChar w:fldCharType="separate"/>
      </w:r>
      <w:r w:rsidR="003E0978" w:rsidRPr="003E0978">
        <w:rPr>
          <w:noProof/>
          <w:vertAlign w:val="superscript"/>
        </w:rPr>
        <w:t>(70;71)</w:t>
      </w:r>
      <w:r w:rsidR="00F33BED">
        <w:fldChar w:fldCharType="end"/>
      </w:r>
      <w:r w:rsidR="00405757">
        <w:t xml:space="preserve"> and this has been linked to </w:t>
      </w:r>
      <w:r w:rsidR="00F07DEE" w:rsidRPr="00DB3C3E">
        <w:t>suppression of IL-33 release.</w:t>
      </w:r>
      <w:r w:rsidR="00F33BED">
        <w:fldChar w:fldCharType="begin">
          <w:fldData xml:space="preserve">PFJlZm1hbj48Q2l0ZT48QXV0aG9yPk1jU29ybGV5PC9BdXRob3I+PFllYXI+MjAxNDwvWWVhcj48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</w:fldData>
        </w:fldChar>
      </w:r>
      <w:r w:rsidR="003E0978">
        <w:instrText xml:space="preserve"> ADDIN REFMGR.CITE </w:instrText>
      </w:r>
      <w:r w:rsidR="003E0978">
        <w:fldChar w:fldCharType="begin">
          <w:fldData xml:space="preserve">PFJlZm1hbj48Q2l0ZT48QXV0aG9yPk1jU29ybGV5PC9BdXRob3I+PFllYXI+MjAxNDwvWWVhcj48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</w:fldData>
        </w:fldChar>
      </w:r>
      <w:r w:rsidR="003E0978">
        <w:instrText xml:space="preserve"> ADDIN EN.CITE.DATA </w:instrText>
      </w:r>
      <w:r w:rsidR="003E0978">
        <w:fldChar w:fldCharType="end"/>
      </w:r>
      <w:r w:rsidR="00F33BED">
        <w:fldChar w:fldCharType="separate"/>
      </w:r>
      <w:r w:rsidR="003E0978" w:rsidRPr="003E0978">
        <w:rPr>
          <w:noProof/>
          <w:vertAlign w:val="superscript"/>
        </w:rPr>
        <w:t>(72)</w:t>
      </w:r>
      <w:r w:rsidR="00F33BED">
        <w:fldChar w:fldCharType="end"/>
      </w:r>
      <w:r w:rsidR="00F07DEE" w:rsidRPr="00DB3C3E">
        <w:t xml:space="preserve"> Ultimately, the goal of future work in this line of research is to identify the immunomodulators within the HES fraction and </w:t>
      </w:r>
      <w:r w:rsidR="00F07DEE">
        <w:t>translate these molecules into novel preventive therapies</w:t>
      </w:r>
      <w:r w:rsidR="00F07DEE" w:rsidRPr="00DB3C3E">
        <w:t>.</w:t>
      </w:r>
    </w:p>
    <w:p w14:paraId="08D49D25" w14:textId="5298519C" w:rsidR="00F07DEE" w:rsidRPr="00DB3C3E" w:rsidRDefault="00F07DEE" w:rsidP="00F07DEE">
      <w:pPr>
        <w:spacing w:line="480" w:lineRule="auto"/>
        <w:jc w:val="both"/>
      </w:pPr>
      <w:r>
        <w:lastRenderedPageBreak/>
        <w:t>Inter</w:t>
      </w:r>
      <w:r w:rsidR="003B7EDB">
        <w:t>e</w:t>
      </w:r>
      <w:r>
        <w:t>stingly</w:t>
      </w:r>
      <w:r w:rsidRPr="00DB3C3E">
        <w:t>, prenatal parasite exposure of the mother may also confer protection against allergic diseases, as illustrated by the higher incidence of eczema among Ugandan children born to schistosome-infected Ugandan mothers who had been treated with the deworming agent praziquantel during pregnancy.</w:t>
      </w:r>
      <w:r w:rsidR="009E1402">
        <w:fldChar w:fldCharType="begin">
          <w:fldData xml:space="preserve">PFJlZm1hbj48Q2l0ZT48QXV0aG9yPk1wYWlyd2U8L0F1dGhvcj48WWVhcj4yMDE0PC9ZZWFyPjxS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</w:fldData>
        </w:fldChar>
      </w:r>
      <w:r w:rsidR="003E0978">
        <w:instrText xml:space="preserve"> ADDIN REFMGR.CITE </w:instrText>
      </w:r>
      <w:r w:rsidR="003E0978">
        <w:fldChar w:fldCharType="begin">
          <w:fldData xml:space="preserve">PFJlZm1hbj48Q2l0ZT48QXV0aG9yPk1wYWlyd2U8L0F1dGhvcj48WWVhcj4yMDE0PC9ZZWFyPjxS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</w:fldData>
        </w:fldChar>
      </w:r>
      <w:r w:rsidR="003E0978">
        <w:instrText xml:space="preserve"> ADDIN EN.CITE.DATA </w:instrText>
      </w:r>
      <w:r w:rsidR="003E0978">
        <w:fldChar w:fldCharType="end"/>
      </w:r>
      <w:r w:rsidR="009E1402">
        <w:fldChar w:fldCharType="separate"/>
      </w:r>
      <w:r w:rsidR="003E0978" w:rsidRPr="003E0978">
        <w:rPr>
          <w:noProof/>
          <w:vertAlign w:val="superscript"/>
        </w:rPr>
        <w:t>(73)</w:t>
      </w:r>
      <w:r w:rsidR="009E1402">
        <w:fldChar w:fldCharType="end"/>
      </w:r>
      <w:r>
        <w:t xml:space="preserve"> Furthermore</w:t>
      </w:r>
      <w:r w:rsidRPr="00DB3C3E">
        <w:t xml:space="preserve">, </w:t>
      </w:r>
      <w:r w:rsidRPr="00DB3C3E">
        <w:rPr>
          <w:lang w:val="en-US"/>
        </w:rPr>
        <w:t>mouse studies of maternal schistosome infection have pointed in the same direction and showed a crucial role for the maternal cytokine milieu within the placenta ultimately determining whether allergic responses are promoted or suppressed in the offspring.</w:t>
      </w:r>
      <w:r w:rsidR="00F33BED">
        <w:rPr>
          <w:lang w:val="en-US"/>
        </w:rPr>
        <w:fldChar w:fldCharType="begin">
          <w:fldData xml:space="preserve">PFJlZm1hbj48Q2l0ZT48QXV0aG9yPlN0cmF1YmluZ2VyPC9BdXRob3I+PFllYXI+MjAxNDwvWWVh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</w:fldData>
        </w:fldChar>
      </w:r>
      <w:r w:rsidR="003E0978">
        <w:rPr>
          <w:lang w:val="en-US"/>
        </w:rPr>
        <w:instrText xml:space="preserve"> ADDIN REFMGR.CITE </w:instrText>
      </w:r>
      <w:r w:rsidR="003E0978">
        <w:rPr>
          <w:lang w:val="en-US"/>
        </w:rPr>
        <w:fldChar w:fldCharType="begin">
          <w:fldData xml:space="preserve">PFJlZm1hbj48Q2l0ZT48QXV0aG9yPlN0cmF1YmluZ2VyPC9BdXRob3I+PFllYXI+MjAxNDwvWWVh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</w:fldData>
        </w:fldChar>
      </w:r>
      <w:r w:rsidR="003E0978">
        <w:rPr>
          <w:lang w:val="en-US"/>
        </w:rPr>
        <w:instrText xml:space="preserve"> ADDIN EN.CITE.DATA </w:instrText>
      </w:r>
      <w:r w:rsidR="003E0978">
        <w:rPr>
          <w:lang w:val="en-US"/>
        </w:rPr>
      </w:r>
      <w:r w:rsidR="003E0978">
        <w:rPr>
          <w:lang w:val="en-US"/>
        </w:rPr>
        <w:fldChar w:fldCharType="end"/>
      </w:r>
      <w:r w:rsidR="00F33BED">
        <w:rPr>
          <w:lang w:val="en-US"/>
        </w:rPr>
        <w:fldChar w:fldCharType="separate"/>
      </w:r>
      <w:r w:rsidR="003E0978" w:rsidRPr="003E0978">
        <w:rPr>
          <w:noProof/>
          <w:vertAlign w:val="superscript"/>
          <w:lang w:val="en-US"/>
        </w:rPr>
        <w:t>(74;75)</w:t>
      </w:r>
      <w:r w:rsidR="00F33BED">
        <w:rPr>
          <w:lang w:val="en-US"/>
        </w:rPr>
        <w:fldChar w:fldCharType="end"/>
      </w:r>
    </w:p>
    <w:p w14:paraId="5ECCCF34" w14:textId="77777777" w:rsidR="00F07DEE" w:rsidRPr="00DB3C3E" w:rsidRDefault="00F07DEE" w:rsidP="004B7C0A">
      <w:pPr>
        <w:spacing w:line="480" w:lineRule="auto"/>
        <w:jc w:val="both"/>
      </w:pPr>
    </w:p>
    <w:p w14:paraId="1C9137F5" w14:textId="7DC63876" w:rsidR="009A2753" w:rsidRPr="00DB3C3E" w:rsidRDefault="00B015D0" w:rsidP="00577FB6">
      <w:pPr>
        <w:spacing w:line="480" w:lineRule="auto"/>
        <w:rPr>
          <w:b/>
          <w:i/>
        </w:rPr>
      </w:pPr>
      <w:r w:rsidRPr="00DB3C3E">
        <w:rPr>
          <w:b/>
          <w:i/>
        </w:rPr>
        <w:t>Secondary</w:t>
      </w:r>
      <w:r w:rsidR="00AE6185">
        <w:rPr>
          <w:b/>
          <w:i/>
        </w:rPr>
        <w:t xml:space="preserve"> and tertiary prevention</w:t>
      </w:r>
      <w:r w:rsidRPr="00DB3C3E">
        <w:rPr>
          <w:b/>
          <w:i/>
        </w:rPr>
        <w:t xml:space="preserve"> </w:t>
      </w:r>
    </w:p>
    <w:p w14:paraId="0A1C62C9" w14:textId="1FE34BB8" w:rsidR="0092794A" w:rsidRDefault="007158BB" w:rsidP="0092794A">
      <w:pPr>
        <w:spacing w:line="480" w:lineRule="auto"/>
        <w:jc w:val="both"/>
      </w:pPr>
      <w:r>
        <w:t>Given the effects of certain microbes in the context of primary interventions</w:t>
      </w:r>
      <w:r w:rsidR="00477E8F">
        <w:t xml:space="preserve">, the possibilities for secondary and tertiary prevention </w:t>
      </w:r>
      <w:r w:rsidR="00270EBE">
        <w:t>are</w:t>
      </w:r>
      <w:r w:rsidR="00477E8F">
        <w:t xml:space="preserve"> less well </w:t>
      </w:r>
      <w:r w:rsidR="009C0EFF">
        <w:t>investigated</w:t>
      </w:r>
      <w:r w:rsidR="00477E8F">
        <w:t xml:space="preserve">. </w:t>
      </w:r>
      <w:r w:rsidR="00AE6185">
        <w:rPr>
          <w:rFonts w:eastAsia="Times New Roman" w:cs="Times New Roman"/>
        </w:rPr>
        <w:t>Secondary prevention aims to detect and treat disease that</w:t>
      </w:r>
      <w:r w:rsidR="00477E8F">
        <w:rPr>
          <w:rFonts w:eastAsia="Times New Roman" w:cs="Times New Roman"/>
        </w:rPr>
        <w:t xml:space="preserve"> has not yet become symptomatic, whereas t</w:t>
      </w:r>
      <w:r w:rsidR="00AE6185">
        <w:rPr>
          <w:rFonts w:eastAsia="Times New Roman" w:cs="Times New Roman"/>
        </w:rPr>
        <w:t>ertiary prevention is directed at those who alrea</w:t>
      </w:r>
      <w:r w:rsidR="00477E8F">
        <w:rPr>
          <w:rFonts w:eastAsia="Times New Roman" w:cs="Times New Roman"/>
        </w:rPr>
        <w:t xml:space="preserve">dy have symptomatic disease, </w:t>
      </w:r>
      <w:r w:rsidR="00AE6185">
        <w:rPr>
          <w:rFonts w:eastAsia="Times New Roman" w:cs="Times New Roman"/>
        </w:rPr>
        <w:t>to prevent further deterioration.</w:t>
      </w:r>
      <w:r w:rsidR="000107A7">
        <w:t xml:space="preserve"> These approaches </w:t>
      </w:r>
      <w:r w:rsidR="008D5480" w:rsidRPr="00DB3C3E">
        <w:t xml:space="preserve">include </w:t>
      </w:r>
      <w:r w:rsidR="0092794A">
        <w:t xml:space="preserve">anti-inflammatory treatment, treatment with anti-viral agents, and </w:t>
      </w:r>
      <w:r w:rsidR="008D5480" w:rsidRPr="00DB3C3E">
        <w:t xml:space="preserve">administration of non-viable lysates from the bacterial causative agents of acute respiratory tract illness. </w:t>
      </w:r>
      <w:r w:rsidR="0092794A">
        <w:t xml:space="preserve">Recent trials </w:t>
      </w:r>
      <w:r w:rsidR="0092794A" w:rsidRPr="00866145">
        <w:rPr>
          <w:lang w:val="en-US"/>
        </w:rPr>
        <w:t xml:space="preserve">suggest that </w:t>
      </w:r>
      <w:r w:rsidR="0092794A">
        <w:rPr>
          <w:lang w:val="en-US"/>
        </w:rPr>
        <w:t xml:space="preserve">systemic corticosteroid </w:t>
      </w:r>
      <w:r w:rsidR="0092794A" w:rsidRPr="00866145">
        <w:rPr>
          <w:lang w:val="en-US"/>
        </w:rPr>
        <w:t>treatment is bene</w:t>
      </w:r>
      <w:r w:rsidR="0092794A">
        <w:rPr>
          <w:lang w:val="en-US"/>
        </w:rPr>
        <w:t>ficial</w:t>
      </w:r>
      <w:r w:rsidR="002E1483">
        <w:rPr>
          <w:lang w:val="en-US"/>
        </w:rPr>
        <w:t xml:space="preserve"> </w:t>
      </w:r>
      <w:r w:rsidR="0092794A">
        <w:rPr>
          <w:lang w:val="en-US"/>
        </w:rPr>
        <w:t>in first-time wheezing children</w:t>
      </w:r>
      <w:r w:rsidR="0092794A" w:rsidRPr="00866145">
        <w:rPr>
          <w:lang w:val="en-US"/>
        </w:rPr>
        <w:t xml:space="preserve"> </w:t>
      </w:r>
      <w:r w:rsidR="0092794A">
        <w:rPr>
          <w:lang w:val="en-US"/>
        </w:rPr>
        <w:t>susceptible to rhino</w:t>
      </w:r>
      <w:r w:rsidR="0092794A" w:rsidRPr="00866145">
        <w:rPr>
          <w:lang w:val="en-US"/>
        </w:rPr>
        <w:t>vir</w:t>
      </w:r>
      <w:r w:rsidR="0092794A">
        <w:rPr>
          <w:lang w:val="en-US"/>
        </w:rPr>
        <w:t>us</w:t>
      </w:r>
      <w:r w:rsidR="0092794A" w:rsidRPr="00866145">
        <w:rPr>
          <w:lang w:val="en-US"/>
        </w:rPr>
        <w:t xml:space="preserve"> </w:t>
      </w:r>
      <w:r w:rsidR="0092794A">
        <w:rPr>
          <w:lang w:val="en-US"/>
        </w:rPr>
        <w:t xml:space="preserve">infection, especially in those with high virus loads </w:t>
      </w:r>
      <w:r w:rsidR="0092794A" w:rsidRPr="00866145">
        <w:rPr>
          <w:lang w:val="en-US"/>
        </w:rPr>
        <w:t>at presentation.</w:t>
      </w:r>
      <w:r w:rsidR="00F33BED">
        <w:rPr>
          <w:lang w:val="en-US"/>
        </w:rPr>
        <w:fldChar w:fldCharType="begin">
          <w:fldData xml:space="preserve">PFJlZm1hbj48Q2l0ZT48QXV0aG9yPkx1a2thcmluZW48L0F1dGhvcj48WWVhcj4yMDEzPC9ZZWFy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</w:fldData>
        </w:fldChar>
      </w:r>
      <w:r w:rsidR="003E0978">
        <w:rPr>
          <w:lang w:val="en-US"/>
        </w:rPr>
        <w:instrText xml:space="preserve"> ADDIN REFMGR.CITE </w:instrText>
      </w:r>
      <w:r w:rsidR="003E0978">
        <w:rPr>
          <w:lang w:val="en-US"/>
        </w:rPr>
        <w:fldChar w:fldCharType="begin">
          <w:fldData xml:space="preserve">PFJlZm1hbj48Q2l0ZT48QXV0aG9yPkx1a2thcmluZW48L0F1dGhvcj48WWVhcj4yMDEzPC9ZZWFy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</w:fldData>
        </w:fldChar>
      </w:r>
      <w:r w:rsidR="003E0978">
        <w:rPr>
          <w:lang w:val="en-US"/>
        </w:rPr>
        <w:instrText xml:space="preserve"> ADDIN EN.CITE.DATA </w:instrText>
      </w:r>
      <w:r w:rsidR="003E0978">
        <w:rPr>
          <w:lang w:val="en-US"/>
        </w:rPr>
      </w:r>
      <w:r w:rsidR="003E0978">
        <w:rPr>
          <w:lang w:val="en-US"/>
        </w:rPr>
        <w:fldChar w:fldCharType="end"/>
      </w:r>
      <w:r w:rsidR="00F33BED">
        <w:rPr>
          <w:lang w:val="en-US"/>
        </w:rPr>
        <w:fldChar w:fldCharType="separate"/>
      </w:r>
      <w:r w:rsidR="003E0978" w:rsidRPr="003E0978">
        <w:rPr>
          <w:noProof/>
          <w:vertAlign w:val="superscript"/>
          <w:lang w:val="en-US"/>
        </w:rPr>
        <w:t>(76;77)</w:t>
      </w:r>
      <w:r w:rsidR="00F33BED">
        <w:rPr>
          <w:lang w:val="en-US"/>
        </w:rPr>
        <w:fldChar w:fldCharType="end"/>
      </w:r>
      <w:r w:rsidR="0092794A">
        <w:rPr>
          <w:lang w:val="en-US"/>
        </w:rPr>
        <w:t xml:space="preserve"> </w:t>
      </w:r>
      <w:r w:rsidR="0092794A" w:rsidRPr="00866145">
        <w:rPr>
          <w:lang w:val="en-US"/>
        </w:rPr>
        <w:t>T</w:t>
      </w:r>
      <w:r w:rsidR="0092794A" w:rsidRPr="00740AEA">
        <w:t xml:space="preserve">he </w:t>
      </w:r>
      <w:r w:rsidR="0092794A">
        <w:t xml:space="preserve">marked reduction of relapses and asthma during long-term follow-up supports the role for </w:t>
      </w:r>
      <w:r w:rsidR="0092794A" w:rsidRPr="00740AEA">
        <w:t xml:space="preserve">high rhinovirus load as an important marker of those children with early pulmonary inflammation that may benefit from </w:t>
      </w:r>
      <w:r w:rsidR="0092794A">
        <w:t>early intervention with anti-inflammatory treatment</w:t>
      </w:r>
      <w:r w:rsidR="0092794A" w:rsidRPr="00740AEA">
        <w:t xml:space="preserve">. </w:t>
      </w:r>
      <w:r w:rsidR="0092794A">
        <w:t>The importance of airway inflammatory or allergen exposure control is also supported by trial with the anti-IgE omalizumab which nearly abolished autumn peaks in exacerbations typically caused by viral infections.</w:t>
      </w:r>
      <w:r w:rsidR="00F33BED">
        <w:fldChar w:fldCharType="begin">
          <w:fldData xml:space="preserve">PFJlZm1hbj48Q2l0ZT48QXV0aG9yPkJ1c3NlPC9BdXRob3I+PFllYXI+MjAxMTwvWWVhcj48UmVj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</w:fldData>
        </w:fldChar>
      </w:r>
      <w:r w:rsidR="003E0978">
        <w:instrText xml:space="preserve"> ADDIN REFMGR.CITE </w:instrText>
      </w:r>
      <w:r w:rsidR="003E0978">
        <w:fldChar w:fldCharType="begin">
          <w:fldData xml:space="preserve">PFJlZm1hbj48Q2l0ZT48QXV0aG9yPkJ1c3NlPC9BdXRob3I+PFllYXI+MjAxMTwvWWVhcj48UmVj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</w:fldData>
        </w:fldChar>
      </w:r>
      <w:r w:rsidR="003E0978">
        <w:instrText xml:space="preserve"> ADDIN EN.CITE.DATA </w:instrText>
      </w:r>
      <w:r w:rsidR="003E0978">
        <w:fldChar w:fldCharType="end"/>
      </w:r>
      <w:r w:rsidR="00F33BED">
        <w:fldChar w:fldCharType="separate"/>
      </w:r>
      <w:r w:rsidR="003E0978" w:rsidRPr="003E0978">
        <w:rPr>
          <w:noProof/>
          <w:vertAlign w:val="superscript"/>
        </w:rPr>
        <w:t>(78)</w:t>
      </w:r>
      <w:r w:rsidR="00F33BED">
        <w:fldChar w:fldCharType="end"/>
      </w:r>
      <w:r w:rsidR="0092794A">
        <w:t xml:space="preserve"> </w:t>
      </w:r>
    </w:p>
    <w:p w14:paraId="7E067602" w14:textId="11AD5618" w:rsidR="0092794A" w:rsidRPr="00DE3D36" w:rsidRDefault="0092794A" w:rsidP="0092794A">
      <w:pPr>
        <w:spacing w:line="480" w:lineRule="auto"/>
        <w:jc w:val="both"/>
      </w:pPr>
      <w:r w:rsidRPr="00DB3C3E">
        <w:t xml:space="preserve">Prevention of repeated RSV-associated wheezing, which has also been associated with asthma, is another potential area for intervention. </w:t>
      </w:r>
      <w:r w:rsidR="00041058">
        <w:rPr>
          <w:lang w:val="en-US"/>
        </w:rPr>
        <w:t>M</w:t>
      </w:r>
      <w:r w:rsidR="00041058" w:rsidRPr="00DB3C3E">
        <w:rPr>
          <w:lang w:val="en-US"/>
        </w:rPr>
        <w:t>onthly injections of palivizumab, a humanized anti-RSV</w:t>
      </w:r>
      <w:r w:rsidR="00041058">
        <w:rPr>
          <w:lang w:val="en-US"/>
        </w:rPr>
        <w:t xml:space="preserve"> </w:t>
      </w:r>
      <w:r w:rsidR="00041058" w:rsidRPr="00DB3C3E">
        <w:rPr>
          <w:lang w:val="en-US"/>
        </w:rPr>
        <w:lastRenderedPageBreak/>
        <w:t xml:space="preserve">monoclonal antibody, </w:t>
      </w:r>
      <w:r w:rsidR="00041058">
        <w:rPr>
          <w:lang w:val="en-US"/>
        </w:rPr>
        <w:t xml:space="preserve">has been shown to effectively reduced </w:t>
      </w:r>
      <w:r w:rsidR="00041058" w:rsidRPr="00DB3C3E">
        <w:rPr>
          <w:lang w:val="en-US"/>
        </w:rPr>
        <w:t>recurrent wheeze during the first year of life</w:t>
      </w:r>
      <w:r w:rsidR="00041058">
        <w:rPr>
          <w:lang w:val="en-US"/>
        </w:rPr>
        <w:t xml:space="preserve"> </w:t>
      </w:r>
      <w:r w:rsidR="00F33BED">
        <w:rPr>
          <w:lang w:val="en-US"/>
        </w:rPr>
        <w:fldChar w:fldCharType="begin">
          <w:fldData xml:space="preserve">PFJlZm1hbj48Q2l0ZT48QXV0aG9yPkJsYW5rZW48L0F1dGhvcj48WWVhcj4yMDEzPC9ZZWFyPjxS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</w:fldData>
        </w:fldChar>
      </w:r>
      <w:r w:rsidR="003E0978">
        <w:rPr>
          <w:lang w:val="en-US"/>
        </w:rPr>
        <w:instrText xml:space="preserve"> ADDIN REFMGR.CITE </w:instrText>
      </w:r>
      <w:r w:rsidR="003E0978">
        <w:rPr>
          <w:lang w:val="en-US"/>
        </w:rPr>
        <w:fldChar w:fldCharType="begin">
          <w:fldData xml:space="preserve">PFJlZm1hbj48Q2l0ZT48QXV0aG9yPkJsYW5rZW48L0F1dGhvcj48WWVhcj4yMDEzPC9ZZWFyPjxS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</w:fldData>
        </w:fldChar>
      </w:r>
      <w:r w:rsidR="003E0978">
        <w:rPr>
          <w:lang w:val="en-US"/>
        </w:rPr>
        <w:instrText xml:space="preserve"> ADDIN EN.CITE.DATA </w:instrText>
      </w:r>
      <w:r w:rsidR="003E0978">
        <w:rPr>
          <w:lang w:val="en-US"/>
        </w:rPr>
      </w:r>
      <w:r w:rsidR="003E0978">
        <w:rPr>
          <w:lang w:val="en-US"/>
        </w:rPr>
        <w:fldChar w:fldCharType="end"/>
      </w:r>
      <w:r w:rsidR="00F33BED">
        <w:rPr>
          <w:lang w:val="en-US"/>
        </w:rPr>
        <w:fldChar w:fldCharType="separate"/>
      </w:r>
      <w:r w:rsidR="003E0978" w:rsidRPr="003E0978">
        <w:rPr>
          <w:noProof/>
          <w:vertAlign w:val="superscript"/>
          <w:lang w:val="en-US"/>
        </w:rPr>
        <w:t>(79)</w:t>
      </w:r>
      <w:r w:rsidR="00F33BED">
        <w:rPr>
          <w:lang w:val="en-US"/>
        </w:rPr>
        <w:fldChar w:fldCharType="end"/>
      </w:r>
      <w:r w:rsidR="00203976">
        <w:rPr>
          <w:lang w:val="en-US"/>
        </w:rPr>
        <w:t>.</w:t>
      </w:r>
      <w:r w:rsidR="00041058" w:rsidRPr="00DB3C3E">
        <w:rPr>
          <w:lang w:val="en-US"/>
        </w:rPr>
        <w:t xml:space="preserve"> </w:t>
      </w:r>
      <w:r w:rsidRPr="00DB3C3E">
        <w:t xml:space="preserve">Since children with recurrent infant wheeze are at a high risk of asthma development, it </w:t>
      </w:r>
      <w:r w:rsidR="00FB501B">
        <w:t>could be speculated</w:t>
      </w:r>
      <w:r w:rsidRPr="00DB3C3E">
        <w:t xml:space="preserve"> that the intervention also reduces the risk of developing asthma. While this trial is undoubtedly valuable for understanding the mechanisms by which viral infections can lead to asthma, such treatments for RSV are expensive. </w:t>
      </w:r>
      <w:r w:rsidR="00FB501B">
        <w:t>Fu</w:t>
      </w:r>
      <w:r w:rsidR="00F35139">
        <w:t>r</w:t>
      </w:r>
      <w:r w:rsidR="00FB501B">
        <w:t>thermore, i</w:t>
      </w:r>
      <w:r w:rsidRPr="00DB3C3E">
        <w:t xml:space="preserve">n the case of rhinovirus, the variability in the virus (&gt; 100 serotypes) is a barrier to developing effective </w:t>
      </w:r>
      <w:r w:rsidRPr="00000FF1">
        <w:t>monoclonal antibodies against infection.</w:t>
      </w:r>
    </w:p>
    <w:p w14:paraId="58EA2562" w14:textId="63B461E3" w:rsidR="00E17ED3" w:rsidRPr="00DB3C3E" w:rsidRDefault="00EE0546" w:rsidP="004B7C0A">
      <w:pPr>
        <w:spacing w:line="480" w:lineRule="auto"/>
        <w:jc w:val="both"/>
      </w:pPr>
      <w:r w:rsidRPr="00000FF1">
        <w:t>Finally, e</w:t>
      </w:r>
      <w:r w:rsidR="008D5480" w:rsidRPr="00000FF1">
        <w:t xml:space="preserve">vidence from mouse models suggests that </w:t>
      </w:r>
      <w:r w:rsidR="0092794A" w:rsidRPr="00000FF1">
        <w:t xml:space="preserve">bacterial </w:t>
      </w:r>
      <w:r w:rsidR="008D5480" w:rsidRPr="00000FF1">
        <w:t xml:space="preserve">lysates can reduce airway inflammation and </w:t>
      </w:r>
      <w:r w:rsidR="002B1D9C" w:rsidRPr="00000FF1">
        <w:t xml:space="preserve">lead to </w:t>
      </w:r>
      <w:r w:rsidR="008D5480" w:rsidRPr="00000FF1">
        <w:t>selective recruitment of T</w:t>
      </w:r>
      <w:r w:rsidR="008D5480" w:rsidRPr="00000FF1">
        <w:rPr>
          <w:vertAlign w:val="subscript"/>
        </w:rPr>
        <w:t>reg</w:t>
      </w:r>
      <w:r w:rsidR="008D5480" w:rsidRPr="00000FF1">
        <w:t xml:space="preserve"> cells in the tracheal compartment</w:t>
      </w:r>
      <w:r w:rsidR="0047229E" w:rsidRPr="00000FF1">
        <w:t xml:space="preserve"> </w:t>
      </w:r>
      <w:r w:rsidR="00F33BED">
        <w:fldChar w:fldCharType="begin">
          <w:fldData xml:space="preserve">PFJlZm1hbj48Q2l0ZT48QXV0aG9yPk5hdmFycm88L0F1dGhvcj48WWVhcj4yMDExPC9ZZWFyPjxS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</w:fldData>
        </w:fldChar>
      </w:r>
      <w:r w:rsidR="003E0978">
        <w:instrText xml:space="preserve"> ADDIN REFMGR.CITE </w:instrText>
      </w:r>
      <w:r w:rsidR="003E0978">
        <w:fldChar w:fldCharType="begin">
          <w:fldData xml:space="preserve">PFJlZm1hbj48Q2l0ZT48QXV0aG9yPk5hdmFycm88L0F1dGhvcj48WWVhcj4yMDExPC9ZZWFyPjxS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</w:fldData>
        </w:fldChar>
      </w:r>
      <w:r w:rsidR="003E0978">
        <w:instrText xml:space="preserve"> ADDIN EN.CITE.DATA </w:instrText>
      </w:r>
      <w:r w:rsidR="003E0978">
        <w:fldChar w:fldCharType="end"/>
      </w:r>
      <w:r w:rsidR="00F33BED">
        <w:fldChar w:fldCharType="separate"/>
      </w:r>
      <w:r w:rsidR="003E0978" w:rsidRPr="003E0978">
        <w:rPr>
          <w:noProof/>
          <w:vertAlign w:val="superscript"/>
        </w:rPr>
        <w:t>(80)</w:t>
      </w:r>
      <w:r w:rsidR="00F33BED">
        <w:fldChar w:fldCharType="end"/>
      </w:r>
      <w:r w:rsidR="00E40F5B" w:rsidRPr="00000FF1">
        <w:t xml:space="preserve">, while evidence from clinical studies suggests that treatment increases secretory IgA levels at </w:t>
      </w:r>
      <w:r w:rsidR="00AD4CCF" w:rsidRPr="00000FF1">
        <w:t>mucosal surfaces</w:t>
      </w:r>
      <w:r w:rsidR="008D5480" w:rsidRPr="00000FF1">
        <w:t>. Analysis of the clinical trials in this setting provide at best only we</w:t>
      </w:r>
      <w:r w:rsidR="00E40F5B" w:rsidRPr="00000FF1">
        <w:t xml:space="preserve">ak support for </w:t>
      </w:r>
      <w:r w:rsidR="002B1D9C" w:rsidRPr="00000FF1">
        <w:t xml:space="preserve">a beneficial effect of </w:t>
      </w:r>
      <w:r w:rsidR="00E40F5B" w:rsidRPr="00000FF1">
        <w:t>the intervention. The</w:t>
      </w:r>
      <w:r w:rsidR="00E40F5B" w:rsidRPr="00DB3C3E">
        <w:t xml:space="preserve"> most promising agent seems to be </w:t>
      </w:r>
      <w:r w:rsidR="00D311A8">
        <w:t>the bacterial lysate</w:t>
      </w:r>
      <w:r w:rsidR="00AA7D78">
        <w:t xml:space="preserve"> (</w:t>
      </w:r>
      <w:r w:rsidR="00E40F5B" w:rsidRPr="00DB3C3E">
        <w:t>OM-85 BV</w:t>
      </w:r>
      <w:r w:rsidR="00D311A8">
        <w:t xml:space="preserve">), which has been shown to </w:t>
      </w:r>
      <w:r w:rsidR="00D311A8">
        <w:rPr>
          <w:rFonts w:eastAsia="Times New Roman" w:cs="Times New Roman"/>
        </w:rPr>
        <w:t>prevent wheezing attacks provoked by acute respiratory tract illnesses in children</w:t>
      </w:r>
      <w:r w:rsidR="00047A40" w:rsidRPr="00DB3C3E">
        <w:t>.</w:t>
      </w:r>
      <w:r w:rsidR="00F33BED">
        <w:fldChar w:fldCharType="begin"/>
      </w:r>
      <w:r w:rsidR="003E0978">
        <w:instrText xml:space="preserve"> ADDIN REFMGR.CITE &lt;Refman&gt;&lt;Cite&gt;&lt;Author&gt;Schaad&lt;/Author&gt;&lt;Year&gt;2010&lt;/Year&gt;&lt;RecNum&gt;3708&lt;/RecNum&gt;&lt;IDText&gt;OM-85 BV, an immunostimulant in pediatric recurrent respiratory tract infections: a systematic review&lt;/IDText&gt;&lt;MDL Ref_Type="Journal"&gt;&lt;Ref_Type&gt;Journal&lt;/Ref_Type&gt;&lt;Ref_ID&gt;3708&lt;/Ref_ID&gt;&lt;Title_Primary&gt;OM-85 BV, an immunostimulant in pediatric recurrent respiratory tract infections: a systematic review&lt;/Title_Primary&gt;&lt;Authors_Primary&gt;Schaad,U.B.&lt;/Authors_Primary&gt;&lt;Date_Primary&gt;2010/2&lt;/Date_Primary&gt;&lt;Keywords&gt;Adjuvants&lt;/Keywords&gt;&lt;Keywords&gt;Adjuvants,Immunologic&lt;/Keywords&gt;&lt;Keywords&gt;analysis&lt;/Keywords&gt;&lt;Keywords&gt;Bacteria&lt;/Keywords&gt;&lt;Keywords&gt;Cell Extracts&lt;/Keywords&gt;&lt;Keywords&gt;Child&lt;/Keywords&gt;&lt;Keywords&gt;disease&lt;/Keywords&gt;&lt;Keywords&gt;drug therapy&lt;/Keywords&gt;&lt;Keywords&gt;Humans&lt;/Keywords&gt;&lt;Keywords&gt;Immunologic&lt;/Keywords&gt;&lt;Keywords&gt;Infection&lt;/Keywords&gt;&lt;Keywords&gt;methods&lt;/Keywords&gt;&lt;Keywords&gt;pharmacology&lt;/Keywords&gt;&lt;Keywords&gt;Population&lt;/Keywords&gt;&lt;Keywords&gt;Primary Prevention&lt;/Keywords&gt;&lt;Keywords&gt;Randomized Controlled Trials&lt;/Keywords&gt;&lt;Keywords&gt;Randomized Controlled Trials as Topic&lt;/Keywords&gt;&lt;Keywords&gt;Respiratory Tract Infections&lt;/Keywords&gt;&lt;Keywords&gt;Risk&lt;/Keywords&gt;&lt;Keywords&gt;secondary&lt;/Keywords&gt;&lt;Keywords&gt;Secondary Prevention&lt;/Keywords&gt;&lt;Keywords&gt;Support&lt;/Keywords&gt;&lt;Keywords&gt;Switzerland&lt;/Keywords&gt;&lt;Keywords&gt;therapeutic use&lt;/Keywords&gt;&lt;Reprint&gt;Not in File&lt;/Reprint&gt;&lt;Start_Page&gt;5&lt;/Start_Page&gt;&lt;End_Page&gt;12&lt;/End_Page&gt;&lt;Periodical&gt;World J.Pediatr.&lt;/Periodical&gt;&lt;Volume&gt;6&lt;/Volume&gt;&lt;Issue&gt;1&lt;/Issue&gt;&lt;Misc_3&gt;10.1007/s12519-010-0001-x [doi]&lt;/Misc_3&gt;&lt;Address&gt;Division of Pediatric Infectious Diseases, University Children&amp;apos;s Hospital, Basel, Switzerland. urs-b.schaad@unibas.ch&lt;/Address&gt;&lt;Web_URL&gt;PM:20143206&lt;/Web_URL&gt;&lt;ZZ_JournalStdAbbrev&gt;&lt;f name="System"&gt;World J.Pediatr.&lt;/f&gt;&lt;/ZZ_JournalStdAbbrev&gt;&lt;ZZ_WorkformID&gt;1&lt;/ZZ_WorkformID&gt;&lt;/MDL&gt;&lt;/Cite&gt;&lt;/Refman&gt;</w:instrText>
      </w:r>
      <w:r w:rsidR="00F33BED">
        <w:fldChar w:fldCharType="separate"/>
      </w:r>
      <w:r w:rsidR="003E0978" w:rsidRPr="003E0978">
        <w:rPr>
          <w:noProof/>
          <w:vertAlign w:val="superscript"/>
        </w:rPr>
        <w:t>(81)</w:t>
      </w:r>
      <w:r w:rsidR="00F33BED">
        <w:fldChar w:fldCharType="end"/>
      </w:r>
      <w:r w:rsidR="00E40F5B" w:rsidRPr="00DB3C3E">
        <w:t xml:space="preserve"> </w:t>
      </w:r>
      <w:r w:rsidR="00FA0B05" w:rsidRPr="00DB3C3E">
        <w:t>Similarly, studies have been conducted to treat allergic rhinitis patients with Trichuris suis eggs (TSO)</w:t>
      </w:r>
      <w:r w:rsidR="00F33BED">
        <w:fldChar w:fldCharType="begin">
          <w:fldData xml:space="preserve">PFJlZm1hbj48Q2l0ZT48QXV0aG9yPkJvdXJrZTwvQXV0aG9yPjxZZWFyPjIwMTI8L1llYXI+PFJl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</w:fldData>
        </w:fldChar>
      </w:r>
      <w:r w:rsidR="003E0978">
        <w:instrText xml:space="preserve"> ADDIN REFMGR.CITE </w:instrText>
      </w:r>
      <w:r w:rsidR="003E0978">
        <w:fldChar w:fldCharType="begin">
          <w:fldData xml:space="preserve">PFJlZm1hbj48Q2l0ZT48QXV0aG9yPkJvdXJrZTwvQXV0aG9yPjxZZWFyPjIwMTI8L1llYXI+PFJl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</w:fldData>
        </w:fldChar>
      </w:r>
      <w:r w:rsidR="003E0978">
        <w:instrText xml:space="preserve"> ADDIN EN.CITE.DATA </w:instrText>
      </w:r>
      <w:r w:rsidR="003E0978">
        <w:fldChar w:fldCharType="end"/>
      </w:r>
      <w:r w:rsidR="00F33BED">
        <w:fldChar w:fldCharType="separate"/>
      </w:r>
      <w:r w:rsidR="003E0978" w:rsidRPr="003E0978">
        <w:rPr>
          <w:noProof/>
          <w:vertAlign w:val="superscript"/>
        </w:rPr>
        <w:t>(82)</w:t>
      </w:r>
      <w:r w:rsidR="00F33BED">
        <w:fldChar w:fldCharType="end"/>
      </w:r>
      <w:r w:rsidR="00FA0B05" w:rsidRPr="00DB3C3E">
        <w:t xml:space="preserve"> or asthma patients with hookworm larvae</w:t>
      </w:r>
      <w:r w:rsidR="00F33BED">
        <w:fldChar w:fldCharType="begin">
          <w:fldData xml:space="preserve">PFJlZm1hbj48Q2l0ZT48QXV0aG9yPkZlYXJ5PC9BdXRob3I+PFllYXI+MjAxMDwvWWVhcj48UmVj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</w:fldData>
        </w:fldChar>
      </w:r>
      <w:r w:rsidR="003E0978">
        <w:instrText xml:space="preserve"> ADDIN REFMGR.CITE </w:instrText>
      </w:r>
      <w:r w:rsidR="003E0978">
        <w:fldChar w:fldCharType="begin">
          <w:fldData xml:space="preserve">PFJlZm1hbj48Q2l0ZT48QXV0aG9yPkZlYXJ5PC9BdXRob3I+PFllYXI+MjAxMDwvWWVhcj48UmVj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</w:fldData>
        </w:fldChar>
      </w:r>
      <w:r w:rsidR="003E0978">
        <w:instrText xml:space="preserve"> ADDIN EN.CITE.DATA </w:instrText>
      </w:r>
      <w:r w:rsidR="003E0978">
        <w:fldChar w:fldCharType="end"/>
      </w:r>
      <w:r w:rsidR="00F33BED">
        <w:fldChar w:fldCharType="separate"/>
      </w:r>
      <w:r w:rsidR="003E0978" w:rsidRPr="003E0978">
        <w:rPr>
          <w:noProof/>
          <w:vertAlign w:val="superscript"/>
        </w:rPr>
        <w:t>(83)</w:t>
      </w:r>
      <w:r w:rsidR="00F33BED">
        <w:fldChar w:fldCharType="end"/>
      </w:r>
      <w:r w:rsidR="00FA0B05" w:rsidRPr="00DB3C3E">
        <w:t xml:space="preserve">, but did not show major clinical improvement of the disease symptoms. </w:t>
      </w:r>
      <w:r w:rsidR="00D7494D" w:rsidRPr="00DB3C3E">
        <w:t>It is u</w:t>
      </w:r>
      <w:r w:rsidR="00FA0B05" w:rsidRPr="00DB3C3E">
        <w:t>nclear whether the lack of effect can be explained by the type of worm, the dosing, the timing, the duration or the disease state.</w:t>
      </w:r>
      <w:r w:rsidR="00F33BED">
        <w:fldChar w:fldCharType="begin">
          <w:fldData xml:space="preserve">PFJlZm1hbj48Q2l0ZT48QXV0aG9yPkZsZW1pbmc8L0F1dGhvcj48WWVhcj4yMDE1PC9ZZWFyPjxS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</w:fldData>
        </w:fldChar>
      </w:r>
      <w:r w:rsidR="003E0978">
        <w:instrText xml:space="preserve"> ADDIN REFMGR.CITE </w:instrText>
      </w:r>
      <w:r w:rsidR="003E0978">
        <w:fldChar w:fldCharType="begin">
          <w:fldData xml:space="preserve">PFJlZm1hbj48Q2l0ZT48QXV0aG9yPkZsZW1pbmc8L0F1dGhvcj48WWVhcj4yMDE1PC9ZZWFyPjxS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</w:fldData>
        </w:fldChar>
      </w:r>
      <w:r w:rsidR="003E0978">
        <w:instrText xml:space="preserve"> ADDIN EN.CITE.DATA </w:instrText>
      </w:r>
      <w:r w:rsidR="003E0978">
        <w:fldChar w:fldCharType="end"/>
      </w:r>
      <w:r w:rsidR="00F33BED">
        <w:fldChar w:fldCharType="separate"/>
      </w:r>
      <w:r w:rsidR="003E0978" w:rsidRPr="003E0978">
        <w:rPr>
          <w:noProof/>
          <w:vertAlign w:val="superscript"/>
        </w:rPr>
        <w:t>(24;84)</w:t>
      </w:r>
      <w:r w:rsidR="00F33BED">
        <w:fldChar w:fldCharType="end"/>
      </w:r>
      <w:r w:rsidR="00FA0B05" w:rsidRPr="00DB3C3E">
        <w:t xml:space="preserve"> </w:t>
      </w:r>
      <w:r w:rsidR="00E40F5B" w:rsidRPr="00DB3C3E">
        <w:t>In general though, the studies conducted to date</w:t>
      </w:r>
      <w:r w:rsidR="00DE3D36">
        <w:t xml:space="preserve"> often</w:t>
      </w:r>
      <w:r w:rsidR="00E40F5B" w:rsidRPr="00DB3C3E">
        <w:t xml:space="preserve"> </w:t>
      </w:r>
      <w:r w:rsidR="00DE3D36">
        <w:t xml:space="preserve">are inadequately designed or </w:t>
      </w:r>
      <w:r w:rsidR="00DE3D36" w:rsidRPr="00DB3C3E">
        <w:t>lack statistical power</w:t>
      </w:r>
      <w:r w:rsidR="00E40F5B" w:rsidRPr="00DB3C3E">
        <w:t>.</w:t>
      </w:r>
    </w:p>
    <w:p w14:paraId="29A907C8" w14:textId="77777777" w:rsidR="006C6935" w:rsidRPr="00DB3C3E" w:rsidRDefault="007354B7" w:rsidP="00B015D0">
      <w:pPr>
        <w:spacing w:line="480" w:lineRule="auto"/>
        <w:rPr>
          <w:b/>
          <w:i/>
        </w:rPr>
      </w:pPr>
      <w:r w:rsidRPr="00DB3C3E">
        <w:rPr>
          <w:b/>
          <w:i/>
        </w:rPr>
        <w:t>Treatment of asthma</w:t>
      </w:r>
    </w:p>
    <w:p w14:paraId="549C3BB4" w14:textId="0E30DC43" w:rsidR="006C6935" w:rsidRPr="00DB3C3E" w:rsidRDefault="007354B7" w:rsidP="004B7C0A">
      <w:pPr>
        <w:spacing w:line="480" w:lineRule="auto"/>
        <w:jc w:val="both"/>
      </w:pPr>
      <w:r w:rsidRPr="00DB3C3E">
        <w:t xml:space="preserve">Increasing knowledge </w:t>
      </w:r>
      <w:r w:rsidR="001C5B5F" w:rsidRPr="00DB3C3E">
        <w:t xml:space="preserve">of </w:t>
      </w:r>
      <w:r w:rsidRPr="00DB3C3E">
        <w:t>the immunomodulatory effects of microbial</w:t>
      </w:r>
      <w:r w:rsidR="00D7494D" w:rsidRPr="00DB3C3E">
        <w:t>-</w:t>
      </w:r>
      <w:r w:rsidRPr="00DB3C3E">
        <w:t xml:space="preserve">host interaction might also </w:t>
      </w:r>
      <w:r w:rsidR="00D7494D" w:rsidRPr="00DB3C3E">
        <w:t>offer</w:t>
      </w:r>
      <w:r w:rsidRPr="00DB3C3E">
        <w:t xml:space="preserve"> a chance to develop no</w:t>
      </w:r>
      <w:r w:rsidR="00D7494D" w:rsidRPr="00DB3C3E">
        <w:t>vel</w:t>
      </w:r>
      <w:r w:rsidRPr="00DB3C3E">
        <w:t xml:space="preserve"> therapeutic treatments for patients with asthma. Indeed, treatment of the disease is mainly based a one</w:t>
      </w:r>
      <w:r w:rsidR="004B7C0A" w:rsidRPr="00DB3C3E">
        <w:t>-</w:t>
      </w:r>
      <w:r w:rsidRPr="00DB3C3E">
        <w:t>size</w:t>
      </w:r>
      <w:r w:rsidR="004B7C0A" w:rsidRPr="00DB3C3E">
        <w:t>-</w:t>
      </w:r>
      <w:r w:rsidRPr="00DB3C3E">
        <w:t>fits</w:t>
      </w:r>
      <w:r w:rsidR="004B7C0A" w:rsidRPr="00DB3C3E">
        <w:t>-</w:t>
      </w:r>
      <w:r w:rsidRPr="00DB3C3E">
        <w:t>al</w:t>
      </w:r>
      <w:r w:rsidR="000D46E7" w:rsidRPr="00DB3C3E">
        <w:t>l approach</w:t>
      </w:r>
      <w:r w:rsidR="005D30B9" w:rsidRPr="00DB3C3E">
        <w:t>es</w:t>
      </w:r>
      <w:r w:rsidR="000D46E7" w:rsidRPr="00DB3C3E">
        <w:t xml:space="preserve">, </w:t>
      </w:r>
      <w:r w:rsidR="005D30B9" w:rsidRPr="00DB3C3E">
        <w:t xml:space="preserve">mostly relying on </w:t>
      </w:r>
      <w:r w:rsidR="000D46E7" w:rsidRPr="00DB3C3E">
        <w:t>inhaled co</w:t>
      </w:r>
      <w:r w:rsidR="00D7494D" w:rsidRPr="00DB3C3E">
        <w:t>rtico</w:t>
      </w:r>
      <w:r w:rsidR="000D46E7" w:rsidRPr="00DB3C3E">
        <w:t>steroids as anti-inflammatory treatment. One example of transferring the understan</w:t>
      </w:r>
      <w:r w:rsidR="00D7494D" w:rsidRPr="00DB3C3E">
        <w:t>d</w:t>
      </w:r>
      <w:r w:rsidR="000D46E7" w:rsidRPr="00DB3C3E">
        <w:t>i</w:t>
      </w:r>
      <w:r w:rsidR="00C202F7" w:rsidRPr="00DB3C3E">
        <w:t>n</w:t>
      </w:r>
      <w:r w:rsidR="000D46E7" w:rsidRPr="00DB3C3E">
        <w:t xml:space="preserve">g of the pathophysiological mechanism into therapeutic approaches has been the development and use of monoclonal </w:t>
      </w:r>
      <w:r w:rsidR="00D7494D" w:rsidRPr="00DB3C3E">
        <w:t>antibodies</w:t>
      </w:r>
      <w:r w:rsidR="000D46E7" w:rsidRPr="00DB3C3E">
        <w:t xml:space="preserve"> for the treatment of severe asthma. </w:t>
      </w:r>
      <w:r w:rsidR="00B62011" w:rsidRPr="00DB3C3E">
        <w:t>Indeed, several</w:t>
      </w:r>
      <w:r w:rsidR="00A2201C">
        <w:t xml:space="preserve"> novel</w:t>
      </w:r>
      <w:r w:rsidR="00B62011" w:rsidRPr="00DB3C3E">
        <w:t xml:space="preserve"> opportunities are </w:t>
      </w:r>
      <w:r w:rsidR="00C202F7" w:rsidRPr="00DB3C3E">
        <w:t xml:space="preserve">now </w:t>
      </w:r>
      <w:r w:rsidR="00B62011" w:rsidRPr="00DB3C3E">
        <w:t xml:space="preserve">available to </w:t>
      </w:r>
      <w:r w:rsidR="00A2201C">
        <w:lastRenderedPageBreak/>
        <w:t xml:space="preserve">specifically </w:t>
      </w:r>
      <w:r w:rsidR="00B62011" w:rsidRPr="00DB3C3E">
        <w:t>target T</w:t>
      </w:r>
      <w:r w:rsidR="00A2201C">
        <w:t xml:space="preserve">ype </w:t>
      </w:r>
      <w:r w:rsidR="00B62011" w:rsidRPr="00DB3C3E">
        <w:t>2 driven inflammation</w:t>
      </w:r>
      <w:r w:rsidR="00A2201C">
        <w:fldChar w:fldCharType="begin"/>
      </w:r>
      <w:r w:rsidR="003E0978">
        <w:instrText xml:space="preserve"> ADDIN REFMGR.CITE &lt;Refman&gt;&lt;Cite&gt;&lt;Author&gt;van Buul&lt;/Author&gt;&lt;Year&gt;2015&lt;/Year&gt;&lt;RecNum&gt;3756&lt;/RecNum&gt;&lt;IDText&gt;Treatment of severe asthma: entering the era of targeted therapy&lt;/IDText&gt;&lt;MDL Ref_Type="Journal"&gt;&lt;Ref_Type&gt;Journal&lt;/Ref_Type&gt;&lt;Ref_ID&gt;3756&lt;/Ref_ID&gt;&lt;Title_Primary&gt;Treatment of severe asthma: entering the era of targeted therapy&lt;/Title_Primary&gt;&lt;Authors_Primary&gt;van Buul,A.R.&lt;/Authors_Primary&gt;&lt;Authors_Primary&gt;Taube,C.&lt;/Authors_Primary&gt;&lt;Date_Primary&gt;2015/9/2&lt;/Date_Primary&gt;&lt;Keywords&gt;Antibodies&lt;/Keywords&gt;&lt;Keywords&gt;Asthma&lt;/Keywords&gt;&lt;Keywords&gt;disease&lt;/Keywords&gt;&lt;Keywords&gt;Ige&lt;/Keywords&gt;&lt;Keywords&gt;IL-13&lt;/Keywords&gt;&lt;Keywords&gt;Inflammation&lt;/Keywords&gt;&lt;Keywords&gt;Monoclonal&lt;/Keywords&gt;&lt;Keywords&gt;Morbidity&lt;/Keywords&gt;&lt;Keywords&gt;mortality&lt;/Keywords&gt;&lt;Keywords&gt;Netherlands&lt;/Keywords&gt;&lt;Keywords&gt;NO&lt;/Keywords&gt;&lt;Keywords&gt;Phenotype&lt;/Keywords&gt;&lt;Keywords&gt;therapy&lt;/Keywords&gt;&lt;Reprint&gt;Not in File&lt;/Reprint&gt;&lt;Start_Page&gt;1&lt;/Start_Page&gt;&lt;End_Page&gt;13&lt;/End_Page&gt;&lt;Periodical&gt;Expert.Opin.Biol.Ther.&lt;/Periodical&gt;&lt;Misc_3&gt;10.1517/14712598.2015.1084283 [doi]&lt;/Misc_3&gt;&lt;Address&gt;a Leiden University Medical Center, Department of Pulmonology , Leiden, The Netherlands +31 7 15 26 29 50 ; +31 7 15 26 69 27 ; c.taube@lumc.nl&lt;/Address&gt;&lt;Web_URL&gt;PM:26331583&lt;/Web_URL&gt;&lt;ZZ_JournalStdAbbrev&gt;&lt;f name="System"&gt;Expert.Opin.Biol.Ther.&lt;/f&gt;&lt;/ZZ_JournalStdAbbrev&gt;&lt;ZZ_WorkformID&gt;1&lt;/ZZ_WorkformID&gt;&lt;/MDL&gt;&lt;/Cite&gt;&lt;/Refman&gt;</w:instrText>
      </w:r>
      <w:r w:rsidR="00A2201C">
        <w:fldChar w:fldCharType="separate"/>
      </w:r>
      <w:r w:rsidR="003E0978" w:rsidRPr="003E0978">
        <w:rPr>
          <w:noProof/>
          <w:vertAlign w:val="superscript"/>
        </w:rPr>
        <w:t>(41)</w:t>
      </w:r>
      <w:r w:rsidR="00A2201C">
        <w:fldChar w:fldCharType="end"/>
      </w:r>
      <w:r w:rsidR="00A2201C">
        <w:t xml:space="preserve"> </w:t>
      </w:r>
      <w:r w:rsidR="00AA7D78">
        <w:t>.</w:t>
      </w:r>
      <w:r w:rsidR="001C5B5F" w:rsidRPr="00DB3C3E">
        <w:t xml:space="preserve"> </w:t>
      </w:r>
      <w:r w:rsidR="00D7494D" w:rsidRPr="00DB3C3E">
        <w:t>T</w:t>
      </w:r>
      <w:r w:rsidR="002A348E" w:rsidRPr="00DB3C3E">
        <w:t xml:space="preserve">he increasing knowledge of </w:t>
      </w:r>
      <w:r w:rsidR="00D7494D" w:rsidRPr="00DB3C3E">
        <w:t xml:space="preserve">the impact of </w:t>
      </w:r>
      <w:r w:rsidR="002A348E" w:rsidRPr="00DB3C3E">
        <w:t>microbial</w:t>
      </w:r>
      <w:r w:rsidR="00D7494D" w:rsidRPr="00DB3C3E">
        <w:t>-</w:t>
      </w:r>
      <w:r w:rsidR="002A348E" w:rsidRPr="00DB3C3E">
        <w:t xml:space="preserve">host interaction </w:t>
      </w:r>
      <w:r w:rsidR="00D7494D" w:rsidRPr="00DB3C3E">
        <w:t xml:space="preserve">on allergy and asthma </w:t>
      </w:r>
      <w:r w:rsidR="003E33DB" w:rsidRPr="00DB3C3E">
        <w:t xml:space="preserve">may </w:t>
      </w:r>
      <w:r w:rsidR="002A348E" w:rsidRPr="00DB3C3E">
        <w:t xml:space="preserve">also result </w:t>
      </w:r>
      <w:r w:rsidR="00F56EAC" w:rsidRPr="00DB3C3E">
        <w:t>in novel therapeutic</w:t>
      </w:r>
      <w:r w:rsidR="00CF4469" w:rsidRPr="00DB3C3E">
        <w:t xml:space="preserve"> approaches. </w:t>
      </w:r>
      <w:r w:rsidR="00D7494D" w:rsidRPr="00DB3C3E">
        <w:t xml:space="preserve">Whether </w:t>
      </w:r>
      <w:r w:rsidR="00BA7D8A" w:rsidRPr="00DB3C3E">
        <w:t>microbial-based</w:t>
      </w:r>
      <w:r w:rsidR="00CF4469" w:rsidRPr="00DB3C3E">
        <w:t xml:space="preserve"> interventions </w:t>
      </w:r>
      <w:r w:rsidR="00AF1DEA" w:rsidRPr="00DB3C3E">
        <w:t xml:space="preserve">in patients </w:t>
      </w:r>
      <w:r w:rsidR="00CF4469" w:rsidRPr="00DB3C3E">
        <w:t>are useful first need</w:t>
      </w:r>
      <w:r w:rsidR="00A410E1" w:rsidRPr="00DB3C3E">
        <w:t>s</w:t>
      </w:r>
      <w:r w:rsidR="00CF4469" w:rsidRPr="00DB3C3E">
        <w:t xml:space="preserve"> to be assessed in </w:t>
      </w:r>
      <w:r w:rsidR="00BA7D8A" w:rsidRPr="00DB3C3E">
        <w:t xml:space="preserve">therapeutic </w:t>
      </w:r>
      <w:r w:rsidR="00AF1DEA" w:rsidRPr="00DB3C3E">
        <w:t xml:space="preserve">mouse </w:t>
      </w:r>
      <w:r w:rsidR="00BA7D8A" w:rsidRPr="00DB3C3E">
        <w:t>models</w:t>
      </w:r>
      <w:r w:rsidR="00225CEF" w:rsidRPr="00DB3C3E">
        <w:t xml:space="preserve">. </w:t>
      </w:r>
      <w:r w:rsidR="00AF1DEA" w:rsidRPr="00DB3C3E">
        <w:t>Indeed, one p</w:t>
      </w:r>
      <w:r w:rsidR="00225CEF" w:rsidRPr="00DB3C3E">
        <w:t xml:space="preserve">romising </w:t>
      </w:r>
      <w:r w:rsidR="00AF1DEA" w:rsidRPr="00DB3C3E">
        <w:t xml:space="preserve">study showed </w:t>
      </w:r>
      <w:r w:rsidR="00225CEF" w:rsidRPr="00DB3C3E">
        <w:t xml:space="preserve">that microbial interventions also work </w:t>
      </w:r>
      <w:r w:rsidR="00A07610" w:rsidRPr="00DB3C3E">
        <w:t xml:space="preserve">as a treatment for </w:t>
      </w:r>
      <w:r w:rsidR="00AF1DEA" w:rsidRPr="00DB3C3E">
        <w:t xml:space="preserve">experimental </w:t>
      </w:r>
      <w:r w:rsidR="00A07610" w:rsidRPr="00DB3C3E">
        <w:t>allergic airway inflammation</w:t>
      </w:r>
      <w:r w:rsidR="001829F6" w:rsidRPr="00DB3C3E">
        <w:t>.</w:t>
      </w:r>
      <w:r w:rsidR="00F33BED">
        <w:fldChar w:fldCharType="begin">
          <w:fldData xml:space="preserve">PFJlZm1hbj48Q2l0ZT48QXV0aG9yPlRyb21wZXR0ZTwvQXV0aG9yPjxZZWFyPjIwMTQ8L1llYXI+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=
</w:fldData>
        </w:fldChar>
      </w:r>
      <w:r w:rsidR="003E0978">
        <w:instrText xml:space="preserve"> ADDIN REFMGR.CITE </w:instrText>
      </w:r>
      <w:r w:rsidR="003E0978">
        <w:fldChar w:fldCharType="begin">
          <w:fldData xml:space="preserve">PFJlZm1hbj48Q2l0ZT48QXV0aG9yPlRyb21wZXR0ZTwvQXV0aG9yPjxZZWFyPjIwMTQ8L1llYXI+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=
</w:fldData>
        </w:fldChar>
      </w:r>
      <w:r w:rsidR="003E0978">
        <w:instrText xml:space="preserve"> ADDIN EN.CITE.DATA </w:instrText>
      </w:r>
      <w:r w:rsidR="003E0978">
        <w:fldChar w:fldCharType="end"/>
      </w:r>
      <w:r w:rsidR="00F33BED">
        <w:fldChar w:fldCharType="separate"/>
      </w:r>
      <w:r w:rsidR="003E0978" w:rsidRPr="003E0978">
        <w:rPr>
          <w:noProof/>
          <w:vertAlign w:val="superscript"/>
        </w:rPr>
        <w:t>(50)</w:t>
      </w:r>
      <w:r w:rsidR="00F33BED">
        <w:fldChar w:fldCharType="end"/>
      </w:r>
      <w:r w:rsidR="001829F6" w:rsidRPr="00DB3C3E">
        <w:t xml:space="preserve"> </w:t>
      </w:r>
      <w:r w:rsidR="00AA7D78">
        <w:t xml:space="preserve">Treatment using the </w:t>
      </w:r>
      <w:r w:rsidR="00AA7D78">
        <w:rPr>
          <w:rFonts w:eastAsia="Times New Roman" w:cs="Times New Roman"/>
        </w:rPr>
        <w:t xml:space="preserve">short chain fatty acid propionate modulates the intestinal microbiome and effectively treats allergic airway disease in </w:t>
      </w:r>
      <w:r w:rsidR="00AA7D78">
        <w:t>adult mice, suggesting that microbial interventions might not only be used for preventive approaches</w:t>
      </w:r>
      <w:r w:rsidR="00AA7D78" w:rsidRPr="00D7494D">
        <w:t>.</w:t>
      </w:r>
      <w:r w:rsidR="00F33BED">
        <w:fldChar w:fldCharType="begin">
          <w:fldData xml:space="preserve">PFJlZm1hbj48Q2l0ZT48QXV0aG9yPlRyb21wZXR0ZTwvQXV0aG9yPjxZZWFyPjIwMTQ8L1llYXI+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=
</w:fldData>
        </w:fldChar>
      </w:r>
      <w:r w:rsidR="003E0978">
        <w:instrText xml:space="preserve"> ADDIN REFMGR.CITE </w:instrText>
      </w:r>
      <w:r w:rsidR="003E0978">
        <w:fldChar w:fldCharType="begin">
          <w:fldData xml:space="preserve">PFJlZm1hbj48Q2l0ZT48QXV0aG9yPlRyb21wZXR0ZTwvQXV0aG9yPjxZZWFyPjIwMTQ8L1llYXI+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=
</w:fldData>
        </w:fldChar>
      </w:r>
      <w:r w:rsidR="003E0978">
        <w:instrText xml:space="preserve"> ADDIN EN.CITE.DATA </w:instrText>
      </w:r>
      <w:r w:rsidR="003E0978">
        <w:fldChar w:fldCharType="end"/>
      </w:r>
      <w:r w:rsidR="00F33BED">
        <w:fldChar w:fldCharType="separate"/>
      </w:r>
      <w:r w:rsidR="003E0978" w:rsidRPr="003E0978">
        <w:rPr>
          <w:noProof/>
          <w:vertAlign w:val="superscript"/>
        </w:rPr>
        <w:t>(50)</w:t>
      </w:r>
      <w:r w:rsidR="00F33BED">
        <w:fldChar w:fldCharType="end"/>
      </w:r>
      <w:r w:rsidR="00AA7D78">
        <w:t xml:space="preserve"> </w:t>
      </w:r>
      <w:r w:rsidR="001829F6" w:rsidRPr="00DB3C3E">
        <w:t xml:space="preserve">However, </w:t>
      </w:r>
      <w:r w:rsidR="00AA7D78">
        <w:t xml:space="preserve">so far </w:t>
      </w:r>
      <w:r w:rsidR="001829F6" w:rsidRPr="00DB3C3E">
        <w:t xml:space="preserve">only little data is available from human patients. </w:t>
      </w:r>
      <w:r w:rsidR="0079009B" w:rsidRPr="00DB3C3E">
        <w:t>Bacterial derived lysates have been used in</w:t>
      </w:r>
      <w:r w:rsidR="0079009B" w:rsidRPr="00DB3C3E">
        <w:rPr>
          <w:rFonts w:cs="Arial"/>
        </w:rPr>
        <w:t xml:space="preserve"> infancy to prevent the development of atopy</w:t>
      </w:r>
      <w:r w:rsidR="00F33BED">
        <w:rPr>
          <w:rFonts w:cs="Arial"/>
        </w:rPr>
        <w:fldChar w:fldCharType="begin">
          <w:fldData xml:space="preserve">PFJlZm1hbj48Q2l0ZT48QXV0aG9yPkxhdTwvQXV0aG9yPjxZZWFyPjIwMTI8L1llYXI+PFJlY051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</w:fldData>
        </w:fldChar>
      </w:r>
      <w:r w:rsidR="003E0978">
        <w:rPr>
          <w:rFonts w:cs="Arial"/>
        </w:rPr>
        <w:instrText xml:space="preserve"> ADDIN REFMGR.CITE </w:instrText>
      </w:r>
      <w:r w:rsidR="003E0978">
        <w:rPr>
          <w:rFonts w:cs="Arial"/>
        </w:rPr>
        <w:fldChar w:fldCharType="begin">
          <w:fldData xml:space="preserve">PFJlZm1hbj48Q2l0ZT48QXV0aG9yPkxhdTwvQXV0aG9yPjxZZWFyPjIwMTI8L1llYXI+PFJlY051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</w:fldData>
        </w:fldChar>
      </w:r>
      <w:r w:rsidR="003E0978">
        <w:rPr>
          <w:rFonts w:cs="Arial"/>
        </w:rPr>
        <w:instrText xml:space="preserve"> ADDIN EN.CITE.DATA </w:instrText>
      </w:r>
      <w:r w:rsidR="003E0978">
        <w:rPr>
          <w:rFonts w:cs="Arial"/>
        </w:rPr>
      </w:r>
      <w:r w:rsidR="003E0978">
        <w:rPr>
          <w:rFonts w:cs="Arial"/>
        </w:rPr>
        <w:fldChar w:fldCharType="end"/>
      </w:r>
      <w:r w:rsidR="00F33BED">
        <w:rPr>
          <w:rFonts w:cs="Arial"/>
        </w:rPr>
        <w:fldChar w:fldCharType="separate"/>
      </w:r>
      <w:r w:rsidR="003E0978" w:rsidRPr="003E0978">
        <w:rPr>
          <w:rFonts w:cs="Arial"/>
          <w:noProof/>
          <w:vertAlign w:val="superscript"/>
        </w:rPr>
        <w:t>(85)</w:t>
      </w:r>
      <w:r w:rsidR="00F33BED">
        <w:rPr>
          <w:rFonts w:cs="Arial"/>
        </w:rPr>
        <w:fldChar w:fldCharType="end"/>
      </w:r>
      <w:r w:rsidR="00D7494D" w:rsidRPr="00DB3C3E">
        <w:rPr>
          <w:rFonts w:cs="Arial"/>
        </w:rPr>
        <w:t>,</w:t>
      </w:r>
      <w:r w:rsidR="0079009B" w:rsidRPr="00DB3C3E">
        <w:rPr>
          <w:rFonts w:cs="Arial"/>
        </w:rPr>
        <w:t xml:space="preserve"> </w:t>
      </w:r>
      <w:r w:rsidR="00D7494D" w:rsidRPr="00DB3C3E">
        <w:rPr>
          <w:rFonts w:cs="Arial"/>
        </w:rPr>
        <w:t>b</w:t>
      </w:r>
      <w:r w:rsidR="0079009B" w:rsidRPr="00DB3C3E">
        <w:rPr>
          <w:rFonts w:cs="Arial"/>
        </w:rPr>
        <w:t xml:space="preserve">ut only few studies </w:t>
      </w:r>
      <w:r w:rsidR="00D7494D" w:rsidRPr="00DB3C3E">
        <w:rPr>
          <w:rFonts w:cs="Arial"/>
        </w:rPr>
        <w:t xml:space="preserve">have </w:t>
      </w:r>
      <w:r w:rsidR="0079009B" w:rsidRPr="00DB3C3E">
        <w:rPr>
          <w:rFonts w:cs="Arial"/>
        </w:rPr>
        <w:t>investigate</w:t>
      </w:r>
      <w:r w:rsidR="00D7494D" w:rsidRPr="00DB3C3E">
        <w:rPr>
          <w:rFonts w:cs="Arial"/>
        </w:rPr>
        <w:t>d</w:t>
      </w:r>
      <w:r w:rsidR="0079009B" w:rsidRPr="00DB3C3E">
        <w:rPr>
          <w:rFonts w:cs="Arial"/>
        </w:rPr>
        <w:t xml:space="preserve"> the</w:t>
      </w:r>
      <w:r w:rsidR="00A410E1" w:rsidRPr="00DB3C3E">
        <w:rPr>
          <w:rFonts w:cs="Arial"/>
        </w:rPr>
        <w:t>se</w:t>
      </w:r>
      <w:r w:rsidR="0079009B" w:rsidRPr="00DB3C3E">
        <w:rPr>
          <w:rFonts w:cs="Arial"/>
        </w:rPr>
        <w:t xml:space="preserve"> compounds in </w:t>
      </w:r>
      <w:r w:rsidR="00AF1DEA" w:rsidRPr="00DB3C3E">
        <w:rPr>
          <w:rFonts w:cs="Arial"/>
        </w:rPr>
        <w:t xml:space="preserve">patients </w:t>
      </w:r>
      <w:r w:rsidR="00A07610" w:rsidRPr="00DB3C3E">
        <w:rPr>
          <w:rFonts w:cs="Arial"/>
        </w:rPr>
        <w:t xml:space="preserve">with </w:t>
      </w:r>
      <w:r w:rsidR="0079009B" w:rsidRPr="00DB3C3E">
        <w:rPr>
          <w:rFonts w:cs="Arial"/>
        </w:rPr>
        <w:t>already established disease.</w:t>
      </w:r>
      <w:r w:rsidR="0079009B" w:rsidRPr="00DB3C3E">
        <w:t xml:space="preserve"> </w:t>
      </w:r>
      <w:r w:rsidR="00006A55" w:rsidRPr="00DB3C3E">
        <w:t>Compounds</w:t>
      </w:r>
      <w:r w:rsidR="004232C3" w:rsidRPr="00DB3C3E">
        <w:t xml:space="preserve"> target</w:t>
      </w:r>
      <w:r w:rsidR="00AF1DEA" w:rsidRPr="00DB3C3E">
        <w:t>ing</w:t>
      </w:r>
      <w:r w:rsidR="004232C3" w:rsidRPr="00DB3C3E">
        <w:t xml:space="preserve"> certain TLRs have been used in patients with asthma</w:t>
      </w:r>
      <w:r w:rsidR="00006A55" w:rsidRPr="00DB3C3E">
        <w:t xml:space="preserve"> with somewhat conflicting results</w:t>
      </w:r>
      <w:r w:rsidR="004232C3" w:rsidRPr="00DB3C3E">
        <w:t xml:space="preserve">. </w:t>
      </w:r>
      <w:r w:rsidR="00006A55" w:rsidRPr="00DB3C3E">
        <w:t>A</w:t>
      </w:r>
      <w:r w:rsidR="004232C3" w:rsidRPr="00DB3C3E">
        <w:t xml:space="preserve">dministration of a TLR9 agonist resulted in improved </w:t>
      </w:r>
      <w:r w:rsidR="004232C3" w:rsidRPr="00DB3C3E">
        <w:rPr>
          <w:rStyle w:val="highlight2"/>
          <w:rFonts w:cs="Arial"/>
        </w:rPr>
        <w:t>asthma</w:t>
      </w:r>
      <w:r w:rsidR="004232C3" w:rsidRPr="00DB3C3E">
        <w:rPr>
          <w:rFonts w:cs="Arial"/>
        </w:rPr>
        <w:t xml:space="preserve"> control during steroid reduction in patients on moderate or high-dose inhaled steroids</w:t>
      </w:r>
      <w:r w:rsidR="00E625C3">
        <w:rPr>
          <w:rFonts w:cs="Arial"/>
        </w:rPr>
        <w:t xml:space="preserve"> </w:t>
      </w:r>
      <w:r w:rsidR="00F33BED">
        <w:rPr>
          <w:rFonts w:cs="Arial"/>
        </w:rPr>
        <w:fldChar w:fldCharType="begin">
          <w:fldData xml:space="preserve">PFJlZm1hbj48Q2l0ZT48QXV0aG9yPkJlZWg8L0F1dGhvcj48WWVhcj4yMDEzPC9ZZWFyPjxSZWNO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=
</w:fldData>
        </w:fldChar>
      </w:r>
      <w:r w:rsidR="003E0978">
        <w:rPr>
          <w:rFonts w:cs="Arial"/>
        </w:rPr>
        <w:instrText xml:space="preserve"> ADDIN REFMGR.CITE </w:instrText>
      </w:r>
      <w:r w:rsidR="003E0978">
        <w:rPr>
          <w:rFonts w:cs="Arial"/>
        </w:rPr>
        <w:fldChar w:fldCharType="begin">
          <w:fldData xml:space="preserve">PFJlZm1hbj48Q2l0ZT48QXV0aG9yPkJlZWg8L0F1dGhvcj48WWVhcj4yMDEzPC9ZZWFyPjxSZWNO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=
</w:fldData>
        </w:fldChar>
      </w:r>
      <w:r w:rsidR="003E0978">
        <w:rPr>
          <w:rFonts w:cs="Arial"/>
        </w:rPr>
        <w:instrText xml:space="preserve"> ADDIN EN.CITE.DATA </w:instrText>
      </w:r>
      <w:r w:rsidR="003E0978">
        <w:rPr>
          <w:rFonts w:cs="Arial"/>
        </w:rPr>
      </w:r>
      <w:r w:rsidR="003E0978">
        <w:rPr>
          <w:rFonts w:cs="Arial"/>
        </w:rPr>
        <w:fldChar w:fldCharType="end"/>
      </w:r>
      <w:r w:rsidR="00F33BED">
        <w:rPr>
          <w:rFonts w:cs="Arial"/>
        </w:rPr>
        <w:fldChar w:fldCharType="separate"/>
      </w:r>
      <w:r w:rsidR="003E0978" w:rsidRPr="003E0978">
        <w:rPr>
          <w:rFonts w:cs="Arial"/>
          <w:noProof/>
          <w:vertAlign w:val="superscript"/>
        </w:rPr>
        <w:t>(86)</w:t>
      </w:r>
      <w:r w:rsidR="00F33BED">
        <w:rPr>
          <w:rFonts w:cs="Arial"/>
        </w:rPr>
        <w:fldChar w:fldCharType="end"/>
      </w:r>
      <w:r w:rsidR="0007000C" w:rsidRPr="00DB3C3E">
        <w:rPr>
          <w:rFonts w:cs="Arial"/>
        </w:rPr>
        <w:t xml:space="preserve"> </w:t>
      </w:r>
      <w:r w:rsidR="00006A55" w:rsidRPr="00DB3C3E">
        <w:rPr>
          <w:rFonts w:cs="Arial"/>
        </w:rPr>
        <w:t xml:space="preserve">whereas a different TLR9 agonist showed no additional benefit in patients with insufficiently controlled moderate-to-severe allergic </w:t>
      </w:r>
      <w:r w:rsidR="00006A55" w:rsidRPr="00DB3C3E">
        <w:rPr>
          <w:rStyle w:val="highlight2"/>
          <w:rFonts w:cs="Arial"/>
        </w:rPr>
        <w:t>asthma</w:t>
      </w:r>
      <w:r w:rsidR="00CE7283" w:rsidRPr="00DB3C3E">
        <w:rPr>
          <w:rFonts w:cs="Arial"/>
        </w:rPr>
        <w:t>.</w:t>
      </w:r>
      <w:r w:rsidR="00F33BED">
        <w:rPr>
          <w:rFonts w:cs="Arial"/>
        </w:rPr>
        <w:fldChar w:fldCharType="begin">
          <w:fldData xml:space="preserve">PFJlZm1hbj48Q2l0ZT48QXV0aG9yPkNhc2FsZTwvQXV0aG9yPjxZZWFyPjIwMTU8L1llYXI+PFJl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=
</w:fldData>
        </w:fldChar>
      </w:r>
      <w:r w:rsidR="003E0978">
        <w:rPr>
          <w:rFonts w:cs="Arial"/>
        </w:rPr>
        <w:instrText xml:space="preserve"> ADDIN REFMGR.CITE </w:instrText>
      </w:r>
      <w:r w:rsidR="003E0978">
        <w:rPr>
          <w:rFonts w:cs="Arial"/>
        </w:rPr>
        <w:fldChar w:fldCharType="begin">
          <w:fldData xml:space="preserve">PFJlZm1hbj48Q2l0ZT48QXV0aG9yPkNhc2FsZTwvQXV0aG9yPjxZZWFyPjIwMTU8L1llYXI+PFJl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=
</w:fldData>
        </w:fldChar>
      </w:r>
      <w:r w:rsidR="003E0978">
        <w:rPr>
          <w:rFonts w:cs="Arial"/>
        </w:rPr>
        <w:instrText xml:space="preserve"> ADDIN EN.CITE.DATA </w:instrText>
      </w:r>
      <w:r w:rsidR="003E0978">
        <w:rPr>
          <w:rFonts w:cs="Arial"/>
        </w:rPr>
      </w:r>
      <w:r w:rsidR="003E0978">
        <w:rPr>
          <w:rFonts w:cs="Arial"/>
        </w:rPr>
        <w:fldChar w:fldCharType="end"/>
      </w:r>
      <w:r w:rsidR="00F33BED">
        <w:rPr>
          <w:rFonts w:cs="Arial"/>
        </w:rPr>
        <w:fldChar w:fldCharType="separate"/>
      </w:r>
      <w:r w:rsidR="003E0978" w:rsidRPr="003E0978">
        <w:rPr>
          <w:rFonts w:cs="Arial"/>
          <w:noProof/>
          <w:vertAlign w:val="superscript"/>
        </w:rPr>
        <w:t>(87)</w:t>
      </w:r>
      <w:r w:rsidR="00F33BED">
        <w:rPr>
          <w:rFonts w:cs="Arial"/>
        </w:rPr>
        <w:fldChar w:fldCharType="end"/>
      </w:r>
      <w:r w:rsidR="00CE7283" w:rsidRPr="00DB3C3E">
        <w:rPr>
          <w:rFonts w:cs="Arial"/>
        </w:rPr>
        <w:t xml:space="preserve"> </w:t>
      </w:r>
      <w:r w:rsidR="0007000C" w:rsidRPr="00DB3C3E">
        <w:rPr>
          <w:rFonts w:cs="Arial"/>
        </w:rPr>
        <w:t>Whether</w:t>
      </w:r>
      <w:r w:rsidR="00CE7283" w:rsidRPr="00DB3C3E">
        <w:rPr>
          <w:rFonts w:cs="Arial"/>
        </w:rPr>
        <w:t xml:space="preserve"> microbial compounds will be a useful addition to the current therapeutic </w:t>
      </w:r>
      <w:r w:rsidR="00CA2C54" w:rsidRPr="00DB3C3E">
        <w:rPr>
          <w:rFonts w:cs="Arial"/>
        </w:rPr>
        <w:t>options</w:t>
      </w:r>
      <w:r w:rsidR="00CE7283" w:rsidRPr="00DB3C3E">
        <w:rPr>
          <w:rFonts w:cs="Arial"/>
        </w:rPr>
        <w:t xml:space="preserve"> needs to be determined in further studies. </w:t>
      </w:r>
    </w:p>
    <w:p w14:paraId="08AB3D23" w14:textId="77777777" w:rsidR="006C6935" w:rsidRPr="00DB3C3E" w:rsidRDefault="006C6935" w:rsidP="00B015D0">
      <w:pPr>
        <w:spacing w:line="480" w:lineRule="auto"/>
      </w:pPr>
    </w:p>
    <w:p w14:paraId="2C552BE7" w14:textId="77777777" w:rsidR="00CF5D2D" w:rsidRPr="00DB3C3E" w:rsidRDefault="00CF5D2D" w:rsidP="00577FB6">
      <w:pPr>
        <w:spacing w:line="480" w:lineRule="auto"/>
        <w:rPr>
          <w:b/>
        </w:rPr>
      </w:pPr>
      <w:r w:rsidRPr="00DB3C3E">
        <w:rPr>
          <w:b/>
        </w:rPr>
        <w:t>Conclusions</w:t>
      </w:r>
    </w:p>
    <w:p w14:paraId="5A81FBA2" w14:textId="6FC671AD" w:rsidR="006713E7" w:rsidRPr="00DB3C3E" w:rsidRDefault="00CF5D2D" w:rsidP="004B7C0A">
      <w:pPr>
        <w:spacing w:line="480" w:lineRule="auto"/>
        <w:jc w:val="both"/>
      </w:pPr>
      <w:r w:rsidRPr="00DB3C3E">
        <w:t xml:space="preserve">For the foreseeable future, asthma will remain a disease </w:t>
      </w:r>
      <w:r w:rsidR="001C5B5F" w:rsidRPr="00DB3C3E">
        <w:t xml:space="preserve">difficult </w:t>
      </w:r>
      <w:r w:rsidRPr="00DB3C3E">
        <w:t>to</w:t>
      </w:r>
      <w:r w:rsidR="00E625C3">
        <w:t xml:space="preserve"> prevent or to</w:t>
      </w:r>
      <w:r w:rsidRPr="00DB3C3E">
        <w:t xml:space="preserve"> </w:t>
      </w:r>
      <w:r w:rsidR="00E625C3">
        <w:t>cure</w:t>
      </w:r>
      <w:r w:rsidRPr="00DB3C3E">
        <w:t xml:space="preserve">. </w:t>
      </w:r>
      <w:r w:rsidR="00F763D6" w:rsidRPr="00DB3C3E">
        <w:t xml:space="preserve">Microbial infections and certain microbial metabolites and secretions seem to </w:t>
      </w:r>
      <w:r w:rsidR="003E33DB" w:rsidRPr="00DB3C3E">
        <w:t xml:space="preserve">point at </w:t>
      </w:r>
      <w:r w:rsidR="00F763D6" w:rsidRPr="00DB3C3E">
        <w:t xml:space="preserve">protection against asthma and offer </w:t>
      </w:r>
      <w:r w:rsidR="00345AA8" w:rsidRPr="00DB3C3E">
        <w:t xml:space="preserve">numerous </w:t>
      </w:r>
      <w:r w:rsidR="00F763D6" w:rsidRPr="00DB3C3E">
        <w:t xml:space="preserve">interesting </w:t>
      </w:r>
      <w:r w:rsidR="001C5B5F" w:rsidRPr="00DB3C3E">
        <w:t>opportunities</w:t>
      </w:r>
      <w:r w:rsidR="00F763D6" w:rsidRPr="00DB3C3E">
        <w:t xml:space="preserve">. </w:t>
      </w:r>
      <w:r w:rsidR="00CF117F" w:rsidRPr="00DB3C3E">
        <w:t xml:space="preserve">To reduce the overall burden of disease, primary </w:t>
      </w:r>
      <w:r w:rsidR="00EE0546">
        <w:t xml:space="preserve">or secondary </w:t>
      </w:r>
      <w:r w:rsidR="00CF117F" w:rsidRPr="00DB3C3E">
        <w:t xml:space="preserve">prevention seems the most promising approach. </w:t>
      </w:r>
      <w:r w:rsidR="006713E7" w:rsidRPr="00DB3C3E">
        <w:t>Identification of populations</w:t>
      </w:r>
      <w:r w:rsidR="002B1D9C" w:rsidRPr="00DB3C3E">
        <w:t xml:space="preserve"> at risk</w:t>
      </w:r>
      <w:r w:rsidR="006713E7" w:rsidRPr="00DB3C3E">
        <w:t xml:space="preserve"> is </w:t>
      </w:r>
      <w:r w:rsidR="00EE0546">
        <w:t xml:space="preserve">of utmost </w:t>
      </w:r>
      <w:r w:rsidR="006713E7" w:rsidRPr="00DB3C3E">
        <w:t>importan</w:t>
      </w:r>
      <w:r w:rsidR="00EE0546">
        <w:t>ce</w:t>
      </w:r>
      <w:r w:rsidR="006713E7" w:rsidRPr="00DB3C3E">
        <w:t xml:space="preserve"> to ensure </w:t>
      </w:r>
      <w:r w:rsidR="001C5B5F" w:rsidRPr="00DB3C3E">
        <w:t xml:space="preserve">that </w:t>
      </w:r>
      <w:r w:rsidR="006713E7" w:rsidRPr="00DB3C3E">
        <w:t xml:space="preserve">primary prevention is delivered where it is most needed. </w:t>
      </w:r>
      <w:r w:rsidR="00F763D6" w:rsidRPr="00DB3C3E">
        <w:t>Indeed, there is some evidence to support the effectiveness of interventions in pregnant women, although ethical and safety issues would need to be carefully addressed</w:t>
      </w:r>
      <w:r w:rsidR="00CF117F" w:rsidRPr="00DB3C3E">
        <w:t xml:space="preserve"> and the risk-balance equation would need to be accurately assessed</w:t>
      </w:r>
      <w:r w:rsidR="00F763D6" w:rsidRPr="00DB3C3E">
        <w:t xml:space="preserve">. </w:t>
      </w:r>
      <w:r w:rsidR="006713E7" w:rsidRPr="00DB3C3E">
        <w:t xml:space="preserve">Beyond the primary prevention setting, </w:t>
      </w:r>
      <w:r w:rsidR="00CF117F" w:rsidRPr="00DB3C3E">
        <w:t xml:space="preserve">there are opportunities </w:t>
      </w:r>
      <w:r w:rsidR="00CF117F" w:rsidRPr="00DB3C3E">
        <w:lastRenderedPageBreak/>
        <w:t>for secondary</w:t>
      </w:r>
      <w:r w:rsidR="000E10B0">
        <w:t xml:space="preserve"> or tertiary</w:t>
      </w:r>
      <w:r w:rsidR="00CF117F" w:rsidRPr="00DB3C3E">
        <w:t xml:space="preserve"> intervention </w:t>
      </w:r>
      <w:r w:rsidR="000E10B0">
        <w:t xml:space="preserve">but </w:t>
      </w:r>
      <w:r w:rsidR="006713E7" w:rsidRPr="00DB3C3E">
        <w:t xml:space="preserve">earlier interventions are more likely to be successful. </w:t>
      </w:r>
      <w:r w:rsidR="00CF117F" w:rsidRPr="00DB3C3E">
        <w:t>Finally, in the treatment setting</w:t>
      </w:r>
      <w:r w:rsidR="006713E7" w:rsidRPr="00DB3C3E">
        <w:t xml:space="preserve">, the goal of new asthma treatments should be disease modification. In this sense, a focus on </w:t>
      </w:r>
      <w:r w:rsidR="005D30B9" w:rsidRPr="00DB3C3E">
        <w:t xml:space="preserve">underlying </w:t>
      </w:r>
      <w:r w:rsidR="006713E7" w:rsidRPr="00DB3C3E">
        <w:t xml:space="preserve">immune </w:t>
      </w:r>
      <w:r w:rsidR="005D30B9" w:rsidRPr="00DB3C3E">
        <w:t xml:space="preserve">mechanisms </w:t>
      </w:r>
      <w:r w:rsidR="006713E7" w:rsidRPr="00DB3C3E">
        <w:t xml:space="preserve">would seem the approach most likely to deliver </w:t>
      </w:r>
      <w:r w:rsidR="005D30B9" w:rsidRPr="00DB3C3E">
        <w:t xml:space="preserve">promising </w:t>
      </w:r>
      <w:r w:rsidR="006713E7" w:rsidRPr="00DB3C3E">
        <w:t xml:space="preserve">results but the effects of </w:t>
      </w:r>
      <w:r w:rsidR="008A69AD" w:rsidRPr="00DB3C3E">
        <w:t xml:space="preserve">alterations of </w:t>
      </w:r>
      <w:r w:rsidR="006713E7" w:rsidRPr="00DB3C3E">
        <w:t xml:space="preserve">the structural compartment should not be ignored. A shift to animal models that better represent the complex conditions </w:t>
      </w:r>
      <w:r w:rsidR="005D30B9" w:rsidRPr="00DB3C3E">
        <w:t xml:space="preserve">and phenotypes </w:t>
      </w:r>
      <w:r w:rsidR="006713E7" w:rsidRPr="00DB3C3E">
        <w:t>of human asthma would not only enhance our understanding of the disease</w:t>
      </w:r>
      <w:r w:rsidR="00A410E1" w:rsidRPr="00DB3C3E">
        <w:t>,</w:t>
      </w:r>
      <w:r w:rsidR="006713E7" w:rsidRPr="00DB3C3E">
        <w:t xml:space="preserve"> but </w:t>
      </w:r>
      <w:r w:rsidR="00A410E1" w:rsidRPr="00DB3C3E">
        <w:t xml:space="preserve">also </w:t>
      </w:r>
      <w:r w:rsidR="006713E7" w:rsidRPr="00DB3C3E">
        <w:t>help identify better therapeutic candidates. Given that asthma develops over a long period of time, robust clinical trials can be challenging</w:t>
      </w:r>
      <w:r w:rsidR="00AA7D78">
        <w:t xml:space="preserve">, but are needed to assess the effectiveness novel therapeutic approaches. In addition, it is necessary to elucidate if these novel approaches only offer prevention of airway disease or if they also offer a therapeutic benefit in already established disease. </w:t>
      </w:r>
    </w:p>
    <w:p w14:paraId="479F50F7" w14:textId="77777777" w:rsidR="008D3642" w:rsidRPr="00DB3C3E" w:rsidRDefault="008D3642" w:rsidP="00577FB6">
      <w:pPr>
        <w:spacing w:line="480" w:lineRule="auto"/>
      </w:pPr>
    </w:p>
    <w:p w14:paraId="45F1E8C6" w14:textId="77777777" w:rsidR="00D9206F" w:rsidRPr="00DB3C3E" w:rsidRDefault="008D3642" w:rsidP="00577FB6">
      <w:pPr>
        <w:spacing w:line="480" w:lineRule="auto"/>
      </w:pPr>
      <w:r w:rsidRPr="00DB3C3E">
        <w:t xml:space="preserve">Acknowledgements: We thank the Lung Foundation </w:t>
      </w:r>
      <w:r w:rsidR="00DD5FAB" w:rsidRPr="00DB3C3E">
        <w:t xml:space="preserve">Netherlands </w:t>
      </w:r>
      <w:r w:rsidRPr="00DB3C3E">
        <w:t>for hosting and organising this 2</w:t>
      </w:r>
      <w:r w:rsidR="00EE0546">
        <w:t>-</w:t>
      </w:r>
      <w:r w:rsidRPr="00DB3C3E">
        <w:t>day workshop in Amersfoort, The Netherlands.</w:t>
      </w:r>
    </w:p>
    <w:p w14:paraId="6C7BD3FC" w14:textId="77777777" w:rsidR="00FB7BEF" w:rsidRPr="00DB3C3E" w:rsidRDefault="00FB7BEF" w:rsidP="00577FB6">
      <w:pPr>
        <w:spacing w:line="480" w:lineRule="auto"/>
        <w:rPr>
          <w:b/>
        </w:rPr>
      </w:pPr>
      <w:r w:rsidRPr="00DB3C3E">
        <w:rPr>
          <w:b/>
        </w:rPr>
        <w:br w:type="page"/>
      </w:r>
    </w:p>
    <w:p w14:paraId="65806581" w14:textId="037EB9A1" w:rsidR="00F17D41" w:rsidRPr="00DB3C3E" w:rsidRDefault="000C71FF" w:rsidP="00840813">
      <w:r w:rsidRPr="00714DA1">
        <w:rPr>
          <w:b/>
        </w:rPr>
        <w:lastRenderedPageBreak/>
        <w:t>Figure 1. Schematic overview of the hygiene</w:t>
      </w:r>
      <w:r w:rsidR="003E556A" w:rsidRPr="00714DA1">
        <w:rPr>
          <w:b/>
        </w:rPr>
        <w:t>/’old friends’</w:t>
      </w:r>
      <w:r w:rsidRPr="00714DA1">
        <w:rPr>
          <w:b/>
        </w:rPr>
        <w:t xml:space="preserve"> hypothesis</w:t>
      </w:r>
      <w:r w:rsidR="003E556A">
        <w:t>. Several microbial signals, such as environmental exposure (rural/farm environment) a</w:t>
      </w:r>
      <w:r w:rsidR="003E556A" w:rsidRPr="003E556A">
        <w:t>n</w:t>
      </w:r>
      <w:r w:rsidR="003E556A">
        <w:t>d an</w:t>
      </w:r>
      <w:r w:rsidR="003E556A" w:rsidRPr="003E556A">
        <w:t xml:space="preserve"> archaic microbiota</w:t>
      </w:r>
      <w:r w:rsidR="003E556A">
        <w:t xml:space="preserve"> (containing more diverse and abundant bacteria and typical helminth parasites) </w:t>
      </w:r>
      <w:r w:rsidR="003E556A" w:rsidRPr="003E556A">
        <w:t>provide strong signals to develop regulatory responses (tolerance), wh</w:t>
      </w:r>
      <w:r w:rsidR="00F04BE4">
        <w:t>ereas</w:t>
      </w:r>
      <w:r w:rsidR="003E556A" w:rsidRPr="003E556A">
        <w:t xml:space="preserve"> a </w:t>
      </w:r>
      <w:r w:rsidR="003E556A">
        <w:t>urbanized environment and/or a w</w:t>
      </w:r>
      <w:r w:rsidR="003E556A" w:rsidRPr="003E556A">
        <w:t>esternised microbiota do</w:t>
      </w:r>
      <w:r w:rsidR="00F04BE4">
        <w:t>es</w:t>
      </w:r>
      <w:r w:rsidR="003E556A" w:rsidRPr="003E556A">
        <w:t xml:space="preserve"> not, tipping the immune balance more towards inflammation. Tolerance leads to good health while in its absence an inflammatory profile leads to airway diseases, </w:t>
      </w:r>
      <w:r w:rsidR="00714DA1">
        <w:t xml:space="preserve">such as </w:t>
      </w:r>
      <w:r w:rsidR="00F04BE4">
        <w:t xml:space="preserve">respiratory </w:t>
      </w:r>
      <w:r w:rsidR="003E556A" w:rsidRPr="003E556A">
        <w:t xml:space="preserve">allergies and </w:t>
      </w:r>
      <w:r w:rsidR="00714DA1">
        <w:t>asthma</w:t>
      </w:r>
      <w:r w:rsidR="003E556A" w:rsidRPr="003E556A">
        <w:t xml:space="preserve">. Composition and diversity of the microbiota is affected by diet. Viral infections, sinusitis and </w:t>
      </w:r>
      <w:r w:rsidR="00714DA1">
        <w:t xml:space="preserve">air pollution </w:t>
      </w:r>
      <w:r w:rsidR="003E556A" w:rsidRPr="003E556A">
        <w:t xml:space="preserve">trigger the immune system to move towards inflammation while a diverse microbiota may reduce these inflammatory signals. </w:t>
      </w:r>
    </w:p>
    <w:p w14:paraId="147A0927" w14:textId="77777777" w:rsidR="000C71FF" w:rsidRPr="00DB3C3E" w:rsidRDefault="000C71FF">
      <w:r w:rsidRPr="00DB3C3E">
        <w:br w:type="page"/>
      </w:r>
    </w:p>
    <w:p w14:paraId="57B84DCE" w14:textId="77777777" w:rsidR="00F33BED" w:rsidRDefault="00F33BED" w:rsidP="00AA7D78">
      <w:pPr>
        <w:spacing w:line="480" w:lineRule="auto"/>
      </w:pPr>
    </w:p>
    <w:p w14:paraId="5CAF16F5" w14:textId="77777777" w:rsidR="00F33BED" w:rsidRDefault="00F33BED" w:rsidP="00AA7D78">
      <w:pPr>
        <w:spacing w:line="480" w:lineRule="auto"/>
      </w:pPr>
    </w:p>
    <w:p w14:paraId="72DB231D" w14:textId="77777777" w:rsidR="003E0978" w:rsidRPr="00EE639F" w:rsidRDefault="00F33BED" w:rsidP="003E0978">
      <w:pPr>
        <w:jc w:val="center"/>
        <w:rPr>
          <w:rFonts w:ascii="Calibri" w:hAnsi="Calibri"/>
          <w:noProof/>
        </w:rPr>
      </w:pPr>
      <w:r>
        <w:fldChar w:fldCharType="begin"/>
      </w:r>
      <w:r>
        <w:instrText xml:space="preserve"> ADDIN REFMGR.REFLIST </w:instrText>
      </w:r>
      <w:r>
        <w:fldChar w:fldCharType="separate"/>
      </w:r>
      <w:r w:rsidR="003E0978" w:rsidRPr="00EE639F">
        <w:rPr>
          <w:rFonts w:ascii="Calibri" w:hAnsi="Calibri"/>
          <w:noProof/>
        </w:rPr>
        <w:t>References</w:t>
      </w:r>
    </w:p>
    <w:p w14:paraId="18546CDC" w14:textId="77777777" w:rsidR="003E0978" w:rsidRPr="00EE639F" w:rsidRDefault="003E0978" w:rsidP="003E0978">
      <w:pPr>
        <w:jc w:val="center"/>
        <w:rPr>
          <w:rFonts w:ascii="Calibri" w:hAnsi="Calibri"/>
          <w:noProof/>
        </w:rPr>
      </w:pPr>
    </w:p>
    <w:p w14:paraId="45C092B7"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 </w:t>
      </w:r>
      <w:r>
        <w:rPr>
          <w:rFonts w:ascii="Calibri" w:hAnsi="Calibri"/>
          <w:noProof/>
        </w:rPr>
        <w:tab/>
        <w:t>Boulet LP, FitzGerald JM, Reddel HK. The revised 2014 GINA strategy report: opportunities for change. Curr Opin Pulm Med 2015; 21(1):1-7.</w:t>
      </w:r>
    </w:p>
    <w:p w14:paraId="52405E45"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 </w:t>
      </w:r>
      <w:r>
        <w:rPr>
          <w:rFonts w:ascii="Calibri" w:hAnsi="Calibri"/>
          <w:noProof/>
        </w:rPr>
        <w:tab/>
        <w:t>Wenzel SE. Complex phenotypes in asthma: current definitions. Pulm Pharmacol Ther 2013; 26(6):710-5.</w:t>
      </w:r>
    </w:p>
    <w:p w14:paraId="0255AF49"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 </w:t>
      </w:r>
      <w:r>
        <w:rPr>
          <w:rFonts w:ascii="Calibri" w:hAnsi="Calibri"/>
          <w:noProof/>
        </w:rPr>
        <w:tab/>
        <w:t>Agache I, Sugita K, Morita H, Akdis M, Akdis CA. The Complex Type 2 Endotype in Allergy and Asthma: From Laboratory to Bedside. Curr Allergy Asthma Rep 2015; 15(6):29.</w:t>
      </w:r>
    </w:p>
    <w:p w14:paraId="507C0F4B"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 </w:t>
      </w:r>
      <w:r>
        <w:rPr>
          <w:rFonts w:ascii="Calibri" w:hAnsi="Calibri"/>
          <w:noProof/>
        </w:rPr>
        <w:tab/>
        <w:t>Lotvall J, Akdis CA, Bacharier LB, Bjermer L, Casale TB, Custovic A et al. Asthma endotypes: a new approach to classification of disease entities within the asthma syndrome. J Allergy Clin Immunol 2011; 127(2):355-60.</w:t>
      </w:r>
    </w:p>
    <w:p w14:paraId="7E25B1A3"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 </w:t>
      </w:r>
      <w:r>
        <w:rPr>
          <w:rFonts w:ascii="Calibri" w:hAnsi="Calibri"/>
          <w:noProof/>
        </w:rPr>
        <w:tab/>
        <w:t>Strachan DP. Hay fever, hygiene, and household size. BMJ 1989; 299(6710):1259-60.</w:t>
      </w:r>
    </w:p>
    <w:p w14:paraId="2497B41D"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 </w:t>
      </w:r>
      <w:r>
        <w:rPr>
          <w:rFonts w:ascii="Calibri" w:hAnsi="Calibri"/>
          <w:noProof/>
        </w:rPr>
        <w:tab/>
        <w:t>Rook GA. 99th Dahlem conference on infection, inflammation and chronic inflammatory disorders: darwinian medicine and the 'hygiene' or 'old friends' hypothesis. Clin Exp Immunol 2010; 160(1):70-9.</w:t>
      </w:r>
    </w:p>
    <w:p w14:paraId="3D02E992"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7) </w:t>
      </w:r>
      <w:r>
        <w:rPr>
          <w:rFonts w:ascii="Calibri" w:hAnsi="Calibri"/>
          <w:noProof/>
        </w:rPr>
        <w:tab/>
        <w:t xml:space="preserve">Brown EM, Arrieta MC, Finlay BB. A fresh look at the hygiene hypothesis: how intestinal microbial exposure drives immune effector responses in atopic disease. </w:t>
      </w:r>
      <w:r w:rsidRPr="00EE639F">
        <w:rPr>
          <w:rFonts w:ascii="Calibri" w:hAnsi="Calibri"/>
          <w:noProof/>
          <w:lang w:val="nl-NL"/>
        </w:rPr>
        <w:t>Semin Immunol 2013; 25(5):378-87.</w:t>
      </w:r>
    </w:p>
    <w:p w14:paraId="1D8365F7"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8) </w:t>
      </w:r>
      <w:r w:rsidRPr="00EE639F">
        <w:rPr>
          <w:rFonts w:ascii="Calibri" w:hAnsi="Calibri"/>
          <w:noProof/>
          <w:lang w:val="nl-NL"/>
        </w:rPr>
        <w:tab/>
        <w:t xml:space="preserve">Weber J, Illi S, Nowak D, Schierl R, Holst O, von ME et al. </w:t>
      </w:r>
      <w:r>
        <w:rPr>
          <w:rFonts w:ascii="Calibri" w:hAnsi="Calibri"/>
          <w:noProof/>
        </w:rPr>
        <w:t>Asthma and the hygiene hypothesis. Does cleanliness matter? Am J Respir Crit Care Med 2015; 191(5):522-9.</w:t>
      </w:r>
    </w:p>
    <w:p w14:paraId="66F54052"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9) </w:t>
      </w:r>
      <w:r>
        <w:rPr>
          <w:rFonts w:ascii="Calibri" w:hAnsi="Calibri"/>
          <w:noProof/>
        </w:rPr>
        <w:tab/>
        <w:t>von Mutius E, Vercelli D. Farm living: effects on childhood asthma and allergy. Nat Rev Immunol 2010; 10(12):861-8.</w:t>
      </w:r>
    </w:p>
    <w:p w14:paraId="6416B139"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0) </w:t>
      </w:r>
      <w:r>
        <w:rPr>
          <w:rFonts w:ascii="Calibri" w:hAnsi="Calibri"/>
          <w:noProof/>
        </w:rPr>
        <w:tab/>
        <w:t>Ege MJ, Mayer M, Normand AC, Genuneit J, Cookson WO, Braun-Fahrlander C et al. Exposure to environmental microorganisms and childhood asthma. N Engl J Med 2011; 364(8):701-9.</w:t>
      </w:r>
    </w:p>
    <w:p w14:paraId="07A9D217"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1) </w:t>
      </w:r>
      <w:r>
        <w:rPr>
          <w:rFonts w:ascii="Calibri" w:hAnsi="Calibri"/>
          <w:noProof/>
        </w:rPr>
        <w:tab/>
        <w:t>Lluis A, Schaub B. Lesson from the farm environment. Curr Opin Allergy Clin Immunol 2012; 12(2):158-63.</w:t>
      </w:r>
    </w:p>
    <w:p w14:paraId="565E2D8A"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2) </w:t>
      </w:r>
      <w:r>
        <w:rPr>
          <w:rFonts w:ascii="Calibri" w:hAnsi="Calibri"/>
          <w:noProof/>
        </w:rPr>
        <w:tab/>
        <w:t>Loss GJ, Depner M, Hose AJ, Genuneit J, Karvonen AM, Hyvarinen A et al. The Early Development of Wheeze: Environmental Determinants and Genetic Susceptibility at 17q21. Am J Respir Crit Care Med 2015.</w:t>
      </w:r>
    </w:p>
    <w:p w14:paraId="6D02F796"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3) </w:t>
      </w:r>
      <w:r>
        <w:rPr>
          <w:rFonts w:ascii="Calibri" w:hAnsi="Calibri"/>
          <w:noProof/>
        </w:rPr>
        <w:tab/>
        <w:t>Michel S, Busato F, Genuneit J, Pekkanen J, Dalphin JC, Riedler J et al. Farm exposure and time trends in early childhood may influence DNA methylation in genes related to asthma and allergy. Allergy 2013; 68(3):355-64.</w:t>
      </w:r>
    </w:p>
    <w:p w14:paraId="16206C48"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lastRenderedPageBreak/>
        <w:tab/>
        <w:t xml:space="preserve">(14) </w:t>
      </w:r>
      <w:r>
        <w:rPr>
          <w:rFonts w:ascii="Calibri" w:hAnsi="Calibri"/>
          <w:noProof/>
        </w:rPr>
        <w:tab/>
        <w:t>Gergen PJ, Teach SJ, Togias A, Busse WW. Reducing Exacerbations in the Inner City: Lessons from the Inner-City Asthma Consortium (ICAC). J Allergy Clin Immunol Pract 2015.</w:t>
      </w:r>
    </w:p>
    <w:p w14:paraId="3D28F2AB"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5) </w:t>
      </w:r>
      <w:r>
        <w:rPr>
          <w:rFonts w:ascii="Calibri" w:hAnsi="Calibri"/>
          <w:noProof/>
        </w:rPr>
        <w:tab/>
        <w:t>Keet CA, McCormack MC, Pollack CE, Peng RD, McGowan E, Matsui EC. Neighborhood poverty, urban residence, race/ethnicity, and asthma: Rethinking the inner-city asthma epidemic. J Allergy Clin Immunol 2015; 135(3):655-62.</w:t>
      </w:r>
    </w:p>
    <w:p w14:paraId="7CE03B4D"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6) </w:t>
      </w:r>
      <w:r>
        <w:rPr>
          <w:rFonts w:ascii="Calibri" w:hAnsi="Calibri"/>
          <w:noProof/>
        </w:rPr>
        <w:tab/>
        <w:t>Gaboriau-Routhiau V, Rakotobe S, Lecuyer E, Mulder I, Lan A, Bridonneau C et al. The key role of segmented filamentous bacteria in the coordinated maturation of gut helper T cell responses. Immunity 2009; 31(4):677-89.</w:t>
      </w:r>
    </w:p>
    <w:p w14:paraId="6255B829"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17) </w:t>
      </w:r>
      <w:r>
        <w:rPr>
          <w:rFonts w:ascii="Calibri" w:hAnsi="Calibri"/>
          <w:noProof/>
        </w:rPr>
        <w:tab/>
        <w:t>Cahenzli J, Koller Y, Wyss M, Geuking MB, McCoy KD. Intestinal microbial diversity during early-life colonization shapes long-term IgE levels. Cell Host Microbe 2013; 14(5):559-70.</w:t>
      </w:r>
    </w:p>
    <w:p w14:paraId="4FC05B34"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18) </w:t>
      </w:r>
      <w:r>
        <w:rPr>
          <w:rFonts w:ascii="Calibri" w:hAnsi="Calibri"/>
          <w:noProof/>
        </w:rPr>
        <w:tab/>
        <w:t xml:space="preserve">Hill DA, Artis D. The influence of commensal bacteria-derived signals on basophil-associated allergic inflammation. </w:t>
      </w:r>
      <w:r w:rsidRPr="00EE639F">
        <w:rPr>
          <w:rFonts w:ascii="Calibri" w:hAnsi="Calibri"/>
          <w:noProof/>
          <w:lang w:val="nl-NL"/>
        </w:rPr>
        <w:t>Gut Microbes 2013; 4(1):76-83.</w:t>
      </w:r>
    </w:p>
    <w:p w14:paraId="14A6A83F"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19) </w:t>
      </w:r>
      <w:r w:rsidRPr="00EE639F">
        <w:rPr>
          <w:rFonts w:ascii="Calibri" w:hAnsi="Calibri"/>
          <w:noProof/>
          <w:lang w:val="nl-NL"/>
        </w:rPr>
        <w:tab/>
        <w:t xml:space="preserve">Olszak T, An D, Zeissig S, Vera MP, Richter J, Franke A et al. </w:t>
      </w:r>
      <w:r>
        <w:rPr>
          <w:rFonts w:ascii="Calibri" w:hAnsi="Calibri"/>
          <w:noProof/>
        </w:rPr>
        <w:t>Microbial exposure during early life has persistent effects on natural killer T cell function. Science 2012; 336(6080):489-93.</w:t>
      </w:r>
    </w:p>
    <w:p w14:paraId="581A1285"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0) </w:t>
      </w:r>
      <w:r>
        <w:rPr>
          <w:rFonts w:ascii="Calibri" w:hAnsi="Calibri"/>
          <w:noProof/>
        </w:rPr>
        <w:tab/>
        <w:t>Huang YJ, Boushey HA. The microbiome in asthma. J Allergy Clin Immunol 2015; 135(1):25-30.</w:t>
      </w:r>
    </w:p>
    <w:p w14:paraId="2F4AC4BD"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1) </w:t>
      </w:r>
      <w:r>
        <w:rPr>
          <w:rFonts w:ascii="Calibri" w:hAnsi="Calibri"/>
          <w:noProof/>
        </w:rPr>
        <w:tab/>
        <w:t>Correale J, Farez MF. The impact of parasite infections on the course of multiple sclerosis. J Neuroimmunol 2011; 233(1-2):6-11.</w:t>
      </w:r>
    </w:p>
    <w:p w14:paraId="0D46209C"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2) </w:t>
      </w:r>
      <w:r>
        <w:rPr>
          <w:rFonts w:ascii="Calibri" w:hAnsi="Calibri"/>
          <w:noProof/>
        </w:rPr>
        <w:tab/>
        <w:t>Koloski NA, Bret L, Radford-Smith G. Hygiene hypothesis in inflammatory bowel disease: a critical review of the literature. World J Gastroenterol 2008; 14(2):165-73.</w:t>
      </w:r>
    </w:p>
    <w:p w14:paraId="032463ED"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3) </w:t>
      </w:r>
      <w:r>
        <w:rPr>
          <w:rFonts w:ascii="Calibri" w:hAnsi="Calibri"/>
          <w:noProof/>
        </w:rPr>
        <w:tab/>
        <w:t>Leonardi-Bee J, Pritchard D, Britton J. Asthma and current intestinal parasite infection: systematic review and meta-analysis. Am J Respir Crit Care Med 2006; 174(5):514-23.</w:t>
      </w:r>
    </w:p>
    <w:p w14:paraId="0419C345"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4) </w:t>
      </w:r>
      <w:r>
        <w:rPr>
          <w:rFonts w:ascii="Calibri" w:hAnsi="Calibri"/>
          <w:noProof/>
        </w:rPr>
        <w:tab/>
        <w:t>Wammes LJ, Mpairwe H, Elliott AM, Yazdanbakhsh M. Helminth therapy or elimination: epidemiological, immunological, and clinical considerations. Lancet Infect Dis 2014; 14(11):1150-62.</w:t>
      </w:r>
    </w:p>
    <w:p w14:paraId="17A9291F"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5) </w:t>
      </w:r>
      <w:r>
        <w:rPr>
          <w:rFonts w:ascii="Calibri" w:hAnsi="Calibri"/>
          <w:noProof/>
        </w:rPr>
        <w:tab/>
        <w:t>Lee SC, Tang MS, Lim YA, Choy SH, Kurtz ZD, Cox LM et al. Helminth colonization is associated with increased diversity of the gut microbiota. PLoS Negl Trop Dis 2014; 8(5):e2880.</w:t>
      </w:r>
    </w:p>
    <w:p w14:paraId="3268AB35"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6) </w:t>
      </w:r>
      <w:r>
        <w:rPr>
          <w:rFonts w:ascii="Calibri" w:hAnsi="Calibri"/>
          <w:noProof/>
        </w:rPr>
        <w:tab/>
        <w:t>Cantacessi C, Giacomin P, Croese J, Zakrzewski M, Sotillo J, McCann L et al. Impact of experimental hookworm infection on the human gut microbiota. J Infect Dis 2014; 210(9):1431-4.</w:t>
      </w:r>
    </w:p>
    <w:p w14:paraId="567F806B"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7) </w:t>
      </w:r>
      <w:r>
        <w:rPr>
          <w:rFonts w:ascii="Calibri" w:hAnsi="Calibri"/>
          <w:noProof/>
        </w:rPr>
        <w:tab/>
        <w:t>Reynolds LA, Smith KA, Filbey KJ, Harcus Y, Hewitson JP, Redpath SA et al. Commensal-pathogen interactions in the intestinal tract: lactobacilli promote infection with, and are promoted by, helminth parasites. Gut Microbes 2014; 5(4):522-32.</w:t>
      </w:r>
    </w:p>
    <w:p w14:paraId="58FB79CF"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28) </w:t>
      </w:r>
      <w:r>
        <w:rPr>
          <w:rFonts w:ascii="Calibri" w:hAnsi="Calibri"/>
          <w:noProof/>
        </w:rPr>
        <w:tab/>
        <w:t>Zaiss MM, Rapin A, Lebon L, Dubey LK, Mosconi I, Sarter K et al. The Intestinal Microbiota Contributes to the Ability of Helminths to Modulate Allergic Inflammation. Immunity 2015.</w:t>
      </w:r>
    </w:p>
    <w:p w14:paraId="48F92AB6"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lastRenderedPageBreak/>
        <w:tab/>
        <w:t xml:space="preserve">(29) </w:t>
      </w:r>
      <w:r>
        <w:rPr>
          <w:rFonts w:ascii="Calibri" w:hAnsi="Calibri"/>
          <w:noProof/>
        </w:rPr>
        <w:tab/>
        <w:t>Feldman AS, Hartert TV, Gebretsadik T, Carroll KN, Minton PA, Woodward KB et al. Respiratory Severity Score Separates Upper Versus Lower Respiratory Tract Infections and Predicts Measures of Disease Severity. Pediatr Allergy Immunol Pulmonol 2015; 28(2):117-20.</w:t>
      </w:r>
    </w:p>
    <w:p w14:paraId="045BB629"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0) </w:t>
      </w:r>
      <w:r>
        <w:rPr>
          <w:rFonts w:ascii="Calibri" w:hAnsi="Calibri"/>
          <w:noProof/>
        </w:rPr>
        <w:tab/>
        <w:t>Jartti T, Korppi M. Rhinovirus-induced bronchiolitis and asthma development. Pediatr Allergy Immunol 2011; 22(4):350-5.</w:t>
      </w:r>
    </w:p>
    <w:p w14:paraId="12FACF00"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1) </w:t>
      </w:r>
      <w:r>
        <w:rPr>
          <w:rFonts w:ascii="Calibri" w:hAnsi="Calibri"/>
          <w:noProof/>
        </w:rPr>
        <w:tab/>
        <w:t>Sigurs N, Bjarnason R, Sigurbergsson F, Kjellman B, Bjorksten B. Asthma and immunoglobulin E antibodies after respiratory syncytial virus bronchiolitis: a prospective cohort study with matched controls. Pediatrics 1995; 95(4):500-5.</w:t>
      </w:r>
    </w:p>
    <w:p w14:paraId="1713E047"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2) </w:t>
      </w:r>
      <w:r>
        <w:rPr>
          <w:rFonts w:ascii="Calibri" w:hAnsi="Calibri"/>
          <w:noProof/>
        </w:rPr>
        <w:tab/>
        <w:t>Sigurs N, Aljassim F, Kjellman B, Robinson PD, Sigurbergsson F, Bjarnason R et al. Asthma and allergy patterns over 18 years after severe RSV bronchiolitis in the first year of life. Thorax 2010; 65(12):1045-52.</w:t>
      </w:r>
    </w:p>
    <w:p w14:paraId="3E78C036"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3) </w:t>
      </w:r>
      <w:r>
        <w:rPr>
          <w:rFonts w:ascii="Calibri" w:hAnsi="Calibri"/>
          <w:noProof/>
        </w:rPr>
        <w:tab/>
        <w:t>Lemanske RF, Jr. The childhood origins of asthma (COAST) study. Pediatr Allergy Immunol 2002; 13 Suppl 15:38-43.</w:t>
      </w:r>
    </w:p>
    <w:p w14:paraId="011FBAE5"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4) </w:t>
      </w:r>
      <w:r>
        <w:rPr>
          <w:rFonts w:ascii="Calibri" w:hAnsi="Calibri"/>
          <w:noProof/>
        </w:rPr>
        <w:tab/>
        <w:t>Lemanske RF, Jr., Jackson DJ, Gangnon RE, Evans MD, Li Z, Shult PA et al. Rhinovirus illnesses during infancy predict subsequent childhood wheezing. J Allergy Clin Immunol 2005; 116(3):571-7.</w:t>
      </w:r>
    </w:p>
    <w:p w14:paraId="032D39BD"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5) </w:t>
      </w:r>
      <w:r>
        <w:rPr>
          <w:rFonts w:ascii="Calibri" w:hAnsi="Calibri"/>
          <w:noProof/>
        </w:rPr>
        <w:tab/>
        <w:t>Jackson DJ, Gangnon RE, Evans MD, Roberg KA, Anderson EL, Pappas TE et al. Wheezing rhinovirus illnesses in early life predict asthma development in high-risk children. Am J Respir Crit Care Med 2008; 178(7):667-72.</w:t>
      </w:r>
    </w:p>
    <w:p w14:paraId="400908BA"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36) </w:t>
      </w:r>
      <w:r>
        <w:rPr>
          <w:rFonts w:ascii="Calibri" w:hAnsi="Calibri"/>
          <w:noProof/>
        </w:rPr>
        <w:tab/>
        <w:t>Jartti T, Kuusipalo H, Vuorinen T, Soderlund-Venermo M, Allander T, Waris M et al. Allergic sensitization is associated with rhinovirus-, but not other virus-, induced wheezing in children. Pediatr Allergy Immunol 2010; 21(7):1008-14.</w:t>
      </w:r>
    </w:p>
    <w:p w14:paraId="49D79A2E"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37) </w:t>
      </w:r>
      <w:r>
        <w:rPr>
          <w:rFonts w:ascii="Calibri" w:hAnsi="Calibri"/>
          <w:noProof/>
        </w:rPr>
        <w:tab/>
        <w:t xml:space="preserve">Soto-Quiros M, Avila L, Platts-Mills TA, Hunt JF, Erdman DD, Carper H et al. High titers of IgE antibody to dust mite allergen and risk for wheezing among asthmatic children infected with rhinovirus. </w:t>
      </w:r>
      <w:r w:rsidRPr="00EE639F">
        <w:rPr>
          <w:rFonts w:ascii="Calibri" w:hAnsi="Calibri"/>
          <w:noProof/>
          <w:lang w:val="nl-NL"/>
        </w:rPr>
        <w:t>J Allergy Clin Immunol 2012; 129(6):1499-505.</w:t>
      </w:r>
    </w:p>
    <w:p w14:paraId="1CC9E9CE"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38) </w:t>
      </w:r>
      <w:r w:rsidRPr="00EE639F">
        <w:rPr>
          <w:rFonts w:ascii="Calibri" w:hAnsi="Calibri"/>
          <w:noProof/>
          <w:lang w:val="nl-NL"/>
        </w:rPr>
        <w:tab/>
        <w:t xml:space="preserve">van den Bergh MR, Biesbroek G, Rossen JW, de Steenhuijsen Piters WA, Bosch AA, van Gils EJ et al. </w:t>
      </w:r>
      <w:r>
        <w:rPr>
          <w:rFonts w:ascii="Calibri" w:hAnsi="Calibri"/>
          <w:noProof/>
        </w:rPr>
        <w:t>Associations between pathogens in the upper respiratory tract of young children: interplay between viruses and bacteria. PLoS One 2012; 7(10):e47711.</w:t>
      </w:r>
    </w:p>
    <w:p w14:paraId="1BA191A2"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39) </w:t>
      </w:r>
      <w:r>
        <w:rPr>
          <w:rFonts w:ascii="Calibri" w:hAnsi="Calibri"/>
          <w:noProof/>
        </w:rPr>
        <w:tab/>
        <w:t xml:space="preserve">Skevaki CL, Tsialta P, Trochoutsou AI, Logotheti I, Makrinioti H, Taka S et al. Associations between Viral and Bacterial Potential Pathogens in the Nasopharynx of Children with and Without Respiratory Symptoms. </w:t>
      </w:r>
      <w:r w:rsidRPr="00EE639F">
        <w:rPr>
          <w:rFonts w:ascii="Calibri" w:hAnsi="Calibri"/>
          <w:noProof/>
          <w:lang w:val="nl-NL"/>
        </w:rPr>
        <w:t>Pediatr Infect Dis J 2015.</w:t>
      </w:r>
    </w:p>
    <w:p w14:paraId="3D24195D"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40) </w:t>
      </w:r>
      <w:r w:rsidRPr="00EE639F">
        <w:rPr>
          <w:rFonts w:ascii="Calibri" w:hAnsi="Calibri"/>
          <w:noProof/>
          <w:lang w:val="nl-NL"/>
        </w:rPr>
        <w:tab/>
        <w:t xml:space="preserve">Kloepfer KM, Lee WM, Pappas TE, Kang TJ, Vrtis RF, Evans MD et al. </w:t>
      </w:r>
      <w:r>
        <w:rPr>
          <w:rFonts w:ascii="Calibri" w:hAnsi="Calibri"/>
          <w:noProof/>
        </w:rPr>
        <w:t>Detection of pathogenic bacteria during rhinovirus infection is associated with increased respiratory symptoms and asthma exacerbations. J Allergy Clin Immunol 2014; 133(5):1301-7, 1307.</w:t>
      </w:r>
    </w:p>
    <w:p w14:paraId="2AA6591B"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1) </w:t>
      </w:r>
      <w:r>
        <w:rPr>
          <w:rFonts w:ascii="Calibri" w:hAnsi="Calibri"/>
          <w:noProof/>
        </w:rPr>
        <w:tab/>
        <w:t>van Buul AR, Taube C. Treatment of severe asthma: entering the era of targeted therapy. Expert Opin Biol Ther 2015;1-13.</w:t>
      </w:r>
    </w:p>
    <w:p w14:paraId="27113535"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42) </w:t>
      </w:r>
      <w:r>
        <w:rPr>
          <w:rFonts w:ascii="Calibri" w:hAnsi="Calibri"/>
          <w:noProof/>
        </w:rPr>
        <w:tab/>
        <w:t xml:space="preserve">Debarry J, Garn H, Hanuszkiewicz A, Dickgreber N, Blumer N, von ME et al. Acinetobacter lwoffii and Lactococcus lactis strains isolated from farm cowsheds possess strong allergy-protective properties. </w:t>
      </w:r>
      <w:r w:rsidRPr="00EE639F">
        <w:rPr>
          <w:rFonts w:ascii="Calibri" w:hAnsi="Calibri"/>
          <w:noProof/>
          <w:lang w:val="nl-NL"/>
        </w:rPr>
        <w:t>J Allergy Clin Immunol 2007; 119(6):1514-21.</w:t>
      </w:r>
    </w:p>
    <w:p w14:paraId="6DE7B4A8"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lastRenderedPageBreak/>
        <w:tab/>
        <w:t xml:space="preserve">(43) </w:t>
      </w:r>
      <w:r w:rsidRPr="00EE639F">
        <w:rPr>
          <w:rFonts w:ascii="Calibri" w:hAnsi="Calibri"/>
          <w:noProof/>
          <w:lang w:val="nl-NL"/>
        </w:rPr>
        <w:tab/>
        <w:t xml:space="preserve">Schuijs MJ, Willart MA, Vergote K, Gras D, Deswarte K, Ege MJ et al. </w:t>
      </w:r>
      <w:r>
        <w:rPr>
          <w:rFonts w:ascii="Calibri" w:hAnsi="Calibri"/>
          <w:noProof/>
        </w:rPr>
        <w:t>Farm dust and endotoxin protect against allergy through A20 induction in lung epithelial cells. Science 2015; 349(6252):1106-10.</w:t>
      </w:r>
    </w:p>
    <w:p w14:paraId="491680AF"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4) </w:t>
      </w:r>
      <w:r>
        <w:rPr>
          <w:rFonts w:ascii="Calibri" w:hAnsi="Calibri"/>
          <w:noProof/>
        </w:rPr>
        <w:tab/>
        <w:t>Schaub B, Liu J, Hoppler S, Schleich I, Huehn J, Olek S et al. Maternal farm exposure modulates neonatal immune mechanisms through regulatory T cells. J Allergy Clin Immunol 2009; 123(4):774-82.</w:t>
      </w:r>
    </w:p>
    <w:p w14:paraId="695BD31E"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5) </w:t>
      </w:r>
      <w:r>
        <w:rPr>
          <w:rFonts w:ascii="Calibri" w:hAnsi="Calibri"/>
          <w:noProof/>
        </w:rPr>
        <w:tab/>
        <w:t>Brand S, Teich R, Dicke T, Harb H, Yildirim AO, Tost J et al. Epigenetic regulation in murine offspring as a novel mechanism for transmaternal asthma protection induced by microbes. J Allergy Clin Immunol 2011; 128(3):618-25.</w:t>
      </w:r>
    </w:p>
    <w:p w14:paraId="30BDA142"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6) </w:t>
      </w:r>
      <w:r>
        <w:rPr>
          <w:rFonts w:ascii="Calibri" w:hAnsi="Calibri"/>
          <w:noProof/>
        </w:rPr>
        <w:tab/>
        <w:t>Conrad ML, Ferstl R, Teich R, Brand S, Blumer N, Yildirim AO et al. Maternal TLR signaling is required for prenatal asthma protection by the nonpathogenic microbe Acinetobacter lwoffii F78. J Exp Med 2009; 206(13):2869-77.</w:t>
      </w:r>
    </w:p>
    <w:p w14:paraId="3623494E"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7) </w:t>
      </w:r>
      <w:r>
        <w:rPr>
          <w:rFonts w:ascii="Calibri" w:hAnsi="Calibri"/>
          <w:noProof/>
        </w:rPr>
        <w:tab/>
        <w:t>Marsland BJ, Yadava K, Nicod LP. The airway microbiome and disease. Chest 2013; 144(2):632-7.</w:t>
      </w:r>
    </w:p>
    <w:p w14:paraId="1E74931D"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8) </w:t>
      </w:r>
      <w:r>
        <w:rPr>
          <w:rFonts w:ascii="Calibri" w:hAnsi="Calibri"/>
          <w:noProof/>
        </w:rPr>
        <w:tab/>
        <w:t>Gollwitzer ES, Saglani S, Trompette A, Yadava K, Sherburn R, McCoy KD et al. Lung microbiota promotes tolerance to allergens in neonates via PD-L1. Nat Med 2014; 20(6):642-7.</w:t>
      </w:r>
    </w:p>
    <w:p w14:paraId="0C15C046"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49) </w:t>
      </w:r>
      <w:r>
        <w:rPr>
          <w:rFonts w:ascii="Calibri" w:hAnsi="Calibri"/>
          <w:noProof/>
        </w:rPr>
        <w:tab/>
        <w:t>Goleva E, Jackson LP, Harris JK, Robertson CE, Sutherland ER, Hall CF et al. The effects of airway microbiome on corticosteroid responsiveness in asthma. Am J Respir Crit Care Med 2013; 188(10):1193-201.</w:t>
      </w:r>
    </w:p>
    <w:p w14:paraId="2DE34B54"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0) </w:t>
      </w:r>
      <w:r>
        <w:rPr>
          <w:rFonts w:ascii="Calibri" w:hAnsi="Calibri"/>
          <w:noProof/>
        </w:rPr>
        <w:tab/>
        <w:t>Trompette A, Gollwitzer ES, Yadava K, Sichelstiel AK, Sprenger N, Ngom-Bru C et al. Gut microbiota metabolism of dietary fiber influences allergic airway disease and hematopoiesis. Nat Med 2014; 20(2):159-66.</w:t>
      </w:r>
    </w:p>
    <w:p w14:paraId="492ADEC0"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1) </w:t>
      </w:r>
      <w:r>
        <w:rPr>
          <w:rFonts w:ascii="Calibri" w:hAnsi="Calibri"/>
          <w:noProof/>
        </w:rPr>
        <w:tab/>
        <w:t>Malfertheiner P, Megraud F, O'Morain CA, Atherton J, Axon AT, Bazzoli F et al. Management of Helicobacter pylori infection--the Maastricht IV/ Florence Consensus Report. Gut 2012; 61(5):646-64.</w:t>
      </w:r>
    </w:p>
    <w:p w14:paraId="35FEA4E0"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2) </w:t>
      </w:r>
      <w:r>
        <w:rPr>
          <w:rFonts w:ascii="Calibri" w:hAnsi="Calibri"/>
          <w:noProof/>
        </w:rPr>
        <w:tab/>
        <w:t>Amberbir A, Medhin G, Erku W, Alem A, Simms R, Robinson K et al. Effects of Helicobacter pylori, geohelminth infection and selected commensal bacteria on the risk of allergic disease and sensitization in 3-year-old Ethiopian children. Clin Exp Allergy 2011; 41(10):1422-30.</w:t>
      </w:r>
    </w:p>
    <w:p w14:paraId="1C05331E"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3) </w:t>
      </w:r>
      <w:r>
        <w:rPr>
          <w:rFonts w:ascii="Calibri" w:hAnsi="Calibri"/>
          <w:noProof/>
        </w:rPr>
        <w:tab/>
        <w:t>Chen Y, Blaser MJ. Helicobacter pylori colonization is inversely associated with childhood asthma. J Infect Dis 2008; 198(4):553-60.</w:t>
      </w:r>
    </w:p>
    <w:p w14:paraId="1E37A1FC"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4) </w:t>
      </w:r>
      <w:r>
        <w:rPr>
          <w:rFonts w:ascii="Calibri" w:hAnsi="Calibri"/>
          <w:noProof/>
        </w:rPr>
        <w:tab/>
        <w:t>Arnold IC, Dehzad N, Reuter S, Martin H, Becher B, Taube C et al. Helicobacter pylori infection prevents allergic asthma in mouse models through the induction of regulatory T cells. J Clin Invest 2011; 121(8):3088-93.</w:t>
      </w:r>
    </w:p>
    <w:p w14:paraId="0D7B8A39"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55) </w:t>
      </w:r>
      <w:r>
        <w:rPr>
          <w:rFonts w:ascii="Calibri" w:hAnsi="Calibri"/>
          <w:noProof/>
        </w:rPr>
        <w:tab/>
        <w:t xml:space="preserve">Oertli M, Sundquist M, Hitzler I, Engler DB, Arnold IC, Reuter S et al. DC-derived IL-18 drives Treg differentiation, murine Helicobacter pylori-specific immune tolerance, and asthma protection. </w:t>
      </w:r>
      <w:r w:rsidRPr="00EE639F">
        <w:rPr>
          <w:rFonts w:ascii="Calibri" w:hAnsi="Calibri"/>
          <w:noProof/>
          <w:lang w:val="nl-NL"/>
        </w:rPr>
        <w:t>J Clin Invest 2012; 122(3):1082-96.</w:t>
      </w:r>
    </w:p>
    <w:p w14:paraId="6E7BE8DA"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56) </w:t>
      </w:r>
      <w:r w:rsidRPr="00EE639F">
        <w:rPr>
          <w:rFonts w:ascii="Calibri" w:hAnsi="Calibri"/>
          <w:noProof/>
          <w:lang w:val="nl-NL"/>
        </w:rPr>
        <w:tab/>
        <w:t xml:space="preserve">Oertli M, Noben M, Engler DB, Semper RP, Reuter S, Maxeiner J et al. </w:t>
      </w:r>
      <w:r>
        <w:rPr>
          <w:rFonts w:ascii="Calibri" w:hAnsi="Calibri"/>
          <w:noProof/>
        </w:rPr>
        <w:t>Helicobacter pylori gamma-glutamyl transpeptidase and vacuolating cytotoxin promote gastric persistence and immune tolerance. Proc Natl Acad Sci U S A 2013; 110(8):3047-52.</w:t>
      </w:r>
    </w:p>
    <w:p w14:paraId="403F6D2A"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lastRenderedPageBreak/>
        <w:tab/>
        <w:t xml:space="preserve">(57) </w:t>
      </w:r>
      <w:r>
        <w:rPr>
          <w:rFonts w:ascii="Calibri" w:hAnsi="Calibri"/>
          <w:noProof/>
        </w:rPr>
        <w:tab/>
        <w:t>Koch KN, Hartung ML, Urban S, Kyburz A, Bahlmann AS, Lind J et al. Helicobacter urease-induced activation of the TLR2/NLRP3/IL-18 axis protects against asthma. J Clin Invest 2015; 125(8):3297-302.</w:t>
      </w:r>
    </w:p>
    <w:p w14:paraId="4733B331"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8) </w:t>
      </w:r>
      <w:r>
        <w:rPr>
          <w:rFonts w:ascii="Calibri" w:hAnsi="Calibri"/>
          <w:noProof/>
        </w:rPr>
        <w:tab/>
        <w:t>Pfefferle PI, Prescott SL, Kopp M. Microbial influence on tolerance and opportunities for intervention with prebiotics/probiotics and bacterial lysates. J Allergy Clin Immunol 2013; 131(6):1453-63.</w:t>
      </w:r>
    </w:p>
    <w:p w14:paraId="7B6F2B09"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59) </w:t>
      </w:r>
      <w:r>
        <w:rPr>
          <w:rFonts w:ascii="Calibri" w:hAnsi="Calibri"/>
          <w:noProof/>
        </w:rPr>
        <w:tab/>
        <w:t>Kalliomaki M, Salminen S, Arvilommi H, Kero P, Koskinen, P et al. Probiotics in primary prevention of atopic disease: a randomised placebo-controlled trial. [see comments]. Lancet 2001; 357(9262):1076-9.</w:t>
      </w:r>
    </w:p>
    <w:p w14:paraId="21F7D2B1"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0) </w:t>
      </w:r>
      <w:r>
        <w:rPr>
          <w:rFonts w:ascii="Calibri" w:hAnsi="Calibri"/>
          <w:noProof/>
        </w:rPr>
        <w:tab/>
        <w:t>Kopp MV, Hennemuth I, Heinzmann A, Urbanek R. Randomized, double-blind, placebo-controlled trial of probiotics for primary prevention: no clinical effects of Lactobacillus GG supplementation. Pediatrics 2008; 121(4):e850-e856.</w:t>
      </w:r>
    </w:p>
    <w:p w14:paraId="6FCF24A6"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1) </w:t>
      </w:r>
      <w:r>
        <w:rPr>
          <w:rFonts w:ascii="Calibri" w:hAnsi="Calibri"/>
          <w:noProof/>
        </w:rPr>
        <w:tab/>
        <w:t>Ritter M, Gross O, Kays S, Ruland J, Nimmerjahn F, Saijo S et al. Schistosoma mansoni triggers Dectin-2, which activates the Nlrp3 inflammasome and alters adaptive immune responses. Proc Natl Acad Sci U S A 2010; 107(47):20459-64.</w:t>
      </w:r>
    </w:p>
    <w:p w14:paraId="6B9E2F5C"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2) </w:t>
      </w:r>
      <w:r>
        <w:rPr>
          <w:rFonts w:ascii="Calibri" w:hAnsi="Calibri"/>
          <w:noProof/>
        </w:rPr>
        <w:tab/>
        <w:t>Maizels RM, Yazdanbakhsh M. T-cell regulation in helminth parasite infections: implications for inflammatory diseases. Chem Immunol Allergy 2008; 94:112-23.</w:t>
      </w:r>
    </w:p>
    <w:p w14:paraId="45D5BA17"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3) </w:t>
      </w:r>
      <w:r>
        <w:rPr>
          <w:rFonts w:ascii="Calibri" w:hAnsi="Calibri"/>
          <w:noProof/>
        </w:rPr>
        <w:tab/>
        <w:t>Yazdanbakhsh M, Kremsner PG, van Ree R. Allergy, parasites, and the hygiene hypothesis. Science 2002; 296(5567):490-4.</w:t>
      </w:r>
    </w:p>
    <w:p w14:paraId="3F5AC1FE"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4) </w:t>
      </w:r>
      <w:r>
        <w:rPr>
          <w:rFonts w:ascii="Calibri" w:hAnsi="Calibri"/>
          <w:noProof/>
        </w:rPr>
        <w:tab/>
        <w:t>Hamid F, Amoah AS, van RR, Yazdanbakhsh M. Helminth-induced IgE and protection against allergic disorders. Curr Top Microbiol Immunol 2015; 388:91-108.</w:t>
      </w:r>
    </w:p>
    <w:p w14:paraId="2EF0BED5"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5) </w:t>
      </w:r>
      <w:r>
        <w:rPr>
          <w:rFonts w:ascii="Calibri" w:hAnsi="Calibri"/>
          <w:noProof/>
        </w:rPr>
        <w:tab/>
        <w:t>McSorley HJ, Maizels RM. Helminth infections and host immune regulation. Clin Microbiol Rev 2012; 25(4):585-608.</w:t>
      </w:r>
    </w:p>
    <w:p w14:paraId="0F6256BD"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6) </w:t>
      </w:r>
      <w:r>
        <w:rPr>
          <w:rFonts w:ascii="Calibri" w:hAnsi="Calibri"/>
          <w:noProof/>
        </w:rPr>
        <w:tab/>
        <w:t>Amu S, Saunders SP, Kronenberg M, Mangan NE, Atzberger A, Fallon PG. Regulatory B cells prevent and reverse allergic airway inflammation via FoxP3-positive T regulatory cells in a murine model. J Allergy Clin Immunol 2010; 125(5):1114-24.</w:t>
      </w:r>
    </w:p>
    <w:p w14:paraId="4F1A088C"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67) </w:t>
      </w:r>
      <w:r>
        <w:rPr>
          <w:rFonts w:ascii="Calibri" w:hAnsi="Calibri"/>
          <w:noProof/>
        </w:rPr>
        <w:tab/>
        <w:t>van der Vlugt LE, Labuda LA, Ozir-Fazalalikhan A, Lievers E, Gloudemans AK, Liu KY et al. Schistosomes induce regulatory features in human and mouse CD1dhi B cells: inhibition of inflammation by IL-10 and enhanced regulatory T cells. PLoS One 2012; 7(2):e30883.</w:t>
      </w:r>
    </w:p>
    <w:p w14:paraId="6AD1B150"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68) </w:t>
      </w:r>
      <w:r>
        <w:rPr>
          <w:rFonts w:ascii="Calibri" w:hAnsi="Calibri"/>
          <w:noProof/>
        </w:rPr>
        <w:tab/>
        <w:t xml:space="preserve">Layland LE, Straubinger K, Ritter M, Loffredo-Verde E, Garn H, Sparwasser T et al. Schistosoma mansoni-mediated suppression of allergic airway inflammation requires patency and Foxp3+ Treg cells. </w:t>
      </w:r>
      <w:r w:rsidRPr="00EE639F">
        <w:rPr>
          <w:rFonts w:ascii="Calibri" w:hAnsi="Calibri"/>
          <w:noProof/>
          <w:lang w:val="nl-NL"/>
        </w:rPr>
        <w:t>PLoS Negl Trop Dis 2013; 7(8):e2379.</w:t>
      </w:r>
    </w:p>
    <w:p w14:paraId="75B16B88"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69) </w:t>
      </w:r>
      <w:r w:rsidRPr="00EE639F">
        <w:rPr>
          <w:rFonts w:ascii="Calibri" w:hAnsi="Calibri"/>
          <w:noProof/>
          <w:lang w:val="nl-NL"/>
        </w:rPr>
        <w:tab/>
        <w:t xml:space="preserve">van der Vlugt LE, Zinsou JF, Ozir-Fazalalikhan A, Kremsner PG, Yazdanbakhsh M, Adegnika AA et al. </w:t>
      </w:r>
      <w:r>
        <w:rPr>
          <w:rFonts w:ascii="Calibri" w:hAnsi="Calibri"/>
          <w:noProof/>
        </w:rPr>
        <w:t>Interleukin 10 (IL-10)-producing CD1dhi regulatory B cells from Schistosoma haematobium-infected individuals induce IL-10-positive T cells and suppress effector T-cell cytokines. J Infect Dis 2014; 210(8):1207-16.</w:t>
      </w:r>
    </w:p>
    <w:p w14:paraId="7A266F37"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70) </w:t>
      </w:r>
      <w:r>
        <w:rPr>
          <w:rFonts w:ascii="Calibri" w:hAnsi="Calibri"/>
          <w:noProof/>
        </w:rPr>
        <w:tab/>
        <w:t>Wilson MS, Taylor MD, Balic A, Finney CA, Lamb JR, Maizels RM. Suppression of allergic airway inflammation by helminth-induced regulatory T cells. J Exp Med 2005; 202(9):1199-212.</w:t>
      </w:r>
    </w:p>
    <w:p w14:paraId="4F9E249E"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lastRenderedPageBreak/>
        <w:tab/>
        <w:t xml:space="preserve">(71) </w:t>
      </w:r>
      <w:r>
        <w:rPr>
          <w:rFonts w:ascii="Calibri" w:hAnsi="Calibri"/>
          <w:noProof/>
        </w:rPr>
        <w:tab/>
        <w:t>McSorley HJ, O'Gorman MT, Blair N, Sutherland TE, Filbey KJ, Maizels RM. Suppression of type 2 immunity and allergic airway inflammation by secreted products of the helminth Heligmosomoides polygyrus. Eur J Immunol 2012; 42(10):2667-82.</w:t>
      </w:r>
    </w:p>
    <w:p w14:paraId="035CC240"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72) </w:t>
      </w:r>
      <w:r>
        <w:rPr>
          <w:rFonts w:ascii="Calibri" w:hAnsi="Calibri"/>
          <w:noProof/>
        </w:rPr>
        <w:tab/>
        <w:t>McSorley HJ, Blair NF, Smith KA, McKenzie AN, Maizels RM. Blockade of IL-33 release and suppression of type 2 innate lymphoid cell responses by helminth secreted products in airway allergy. Mucosal Immunol 2014.</w:t>
      </w:r>
    </w:p>
    <w:p w14:paraId="0FD1780B"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73) </w:t>
      </w:r>
      <w:r>
        <w:rPr>
          <w:rFonts w:ascii="Calibri" w:hAnsi="Calibri"/>
          <w:noProof/>
        </w:rPr>
        <w:tab/>
        <w:t>Mpairwe H, Ndibazza J, Webb EL, Nampijja M, Muhangi L, Apule B et al. Maternal hookworm modifies risk factors for childhood eczema: results from a birth cohort in Uganda. Pediatr Allergy Immunol 2014; 25(5):481-8.</w:t>
      </w:r>
    </w:p>
    <w:p w14:paraId="6C06B409"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74) </w:t>
      </w:r>
      <w:r>
        <w:rPr>
          <w:rFonts w:ascii="Calibri" w:hAnsi="Calibri"/>
          <w:noProof/>
        </w:rPr>
        <w:tab/>
        <w:t>Straubinger K, Paul S, Prazeres da CO, Ritter M, Buch T, Busch DH et al. Maternal immune response to helminth infection during pregnancy determines offspring susceptibility to allergic airway inflammation. J Allergy Clin Immunol 2014; 134(6):1271-9.</w:t>
      </w:r>
    </w:p>
    <w:p w14:paraId="0585A359"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75) </w:t>
      </w:r>
      <w:r>
        <w:rPr>
          <w:rFonts w:ascii="Calibri" w:hAnsi="Calibri"/>
          <w:noProof/>
        </w:rPr>
        <w:tab/>
        <w:t>Smits HH, Akdis CA. In utero priming by worms protects against respiratory allergies. J Allergy Clin Immunol 2014; 134(6):1280-1.</w:t>
      </w:r>
    </w:p>
    <w:p w14:paraId="2E123211"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76) </w:t>
      </w:r>
      <w:r>
        <w:rPr>
          <w:rFonts w:ascii="Calibri" w:hAnsi="Calibri"/>
          <w:noProof/>
        </w:rPr>
        <w:tab/>
        <w:t>Lukkarinen M, Lukkarinen H, Lehtinen P, Vuorinen T, Ruuskanen O, Jartti T. Prednisolone reduces recurrent wheezing after first rhinovirus wheeze: a 7-year follow-up. Pediatr Allergy Immunol 2013; 24(3):237-43.</w:t>
      </w:r>
    </w:p>
    <w:p w14:paraId="236CFF22"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77) </w:t>
      </w:r>
      <w:r>
        <w:rPr>
          <w:rFonts w:ascii="Calibri" w:hAnsi="Calibri"/>
          <w:noProof/>
        </w:rPr>
        <w:tab/>
        <w:t>Jartti T, Hasegawa K, Mansbach JM, Piedra PA, Camargo CA, Jr. Rhinovirus-induced bronchiolitis: Lack of association between virus genomic load and short-term outcomes. J Allergy Clin Immunol 2015; 136(2):509-12.</w:t>
      </w:r>
    </w:p>
    <w:p w14:paraId="2031DA74"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78) </w:t>
      </w:r>
      <w:r>
        <w:rPr>
          <w:rFonts w:ascii="Calibri" w:hAnsi="Calibri"/>
          <w:noProof/>
        </w:rPr>
        <w:tab/>
        <w:t xml:space="preserve">Busse WW, Morgan WJ, Gergen PJ, Mitchell HE, Gern JE, Liu AH et al. Randomized trial of omalizumab (anti-IgE) for asthma in inner-city children. </w:t>
      </w:r>
      <w:r w:rsidRPr="00EE639F">
        <w:rPr>
          <w:rFonts w:ascii="Calibri" w:hAnsi="Calibri"/>
          <w:noProof/>
          <w:lang w:val="nl-NL"/>
        </w:rPr>
        <w:t>N Engl J Med 2011; 364(11):1005-15.</w:t>
      </w:r>
    </w:p>
    <w:p w14:paraId="7720B4CD"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79) </w:t>
      </w:r>
      <w:r w:rsidRPr="00EE639F">
        <w:rPr>
          <w:rFonts w:ascii="Calibri" w:hAnsi="Calibri"/>
          <w:noProof/>
          <w:lang w:val="nl-NL"/>
        </w:rPr>
        <w:tab/>
        <w:t xml:space="preserve">Blanken MO, Rovers MM, Molenaar JM, Winkler-Seinstra PL, Meijer A, Kimpen JL et al. </w:t>
      </w:r>
      <w:r>
        <w:rPr>
          <w:rFonts w:ascii="Calibri" w:hAnsi="Calibri"/>
          <w:noProof/>
        </w:rPr>
        <w:t>Respiratory syncytial virus and recurrent wheeze in healthy preterm infants. N Engl J Med 2013; 368(19):1791-9.</w:t>
      </w:r>
    </w:p>
    <w:p w14:paraId="2BA5CED4"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80) </w:t>
      </w:r>
      <w:r>
        <w:rPr>
          <w:rFonts w:ascii="Calibri" w:hAnsi="Calibri"/>
          <w:noProof/>
        </w:rPr>
        <w:tab/>
        <w:t>Navarro S, Cossalter G, Chiavaroli C, Kanda A, Fleury S, Lazzari A et al. The oral administration of bacterial extracts prevents asthma via the recruitment of regulatory T cells to the airways. Mucosal Immunol 2011; 4(1):53-65.</w:t>
      </w:r>
    </w:p>
    <w:p w14:paraId="1B7DACCF" w14:textId="77777777" w:rsidR="003E0978" w:rsidRPr="00EE639F" w:rsidRDefault="003E0978" w:rsidP="00EE639F">
      <w:pPr>
        <w:tabs>
          <w:tab w:val="right" w:pos="1260"/>
          <w:tab w:val="left" w:pos="1440"/>
        </w:tabs>
        <w:spacing w:after="240" w:line="240" w:lineRule="auto"/>
        <w:ind w:firstLine="720"/>
        <w:rPr>
          <w:rFonts w:ascii="Calibri" w:hAnsi="Calibri"/>
          <w:noProof/>
          <w:lang w:val="nl-NL"/>
        </w:rPr>
      </w:pPr>
      <w:r>
        <w:rPr>
          <w:rFonts w:ascii="Calibri" w:hAnsi="Calibri"/>
          <w:noProof/>
        </w:rPr>
        <w:tab/>
        <w:t xml:space="preserve">(81) </w:t>
      </w:r>
      <w:r>
        <w:rPr>
          <w:rFonts w:ascii="Calibri" w:hAnsi="Calibri"/>
          <w:noProof/>
        </w:rPr>
        <w:tab/>
        <w:t xml:space="preserve">Schaad UB. OM-85 BV, an immunostimulant in pediatric recurrent respiratory tract infections: a systematic review. </w:t>
      </w:r>
      <w:r w:rsidRPr="00EE639F">
        <w:rPr>
          <w:rFonts w:ascii="Calibri" w:hAnsi="Calibri"/>
          <w:noProof/>
          <w:lang w:val="nl-NL"/>
        </w:rPr>
        <w:t>World J Pediatr 2010; 6(1):5-12.</w:t>
      </w:r>
    </w:p>
    <w:p w14:paraId="1A104B8F" w14:textId="77777777" w:rsidR="003E0978" w:rsidRDefault="003E0978" w:rsidP="00EE639F">
      <w:pPr>
        <w:tabs>
          <w:tab w:val="right" w:pos="1260"/>
          <w:tab w:val="left" w:pos="1440"/>
        </w:tabs>
        <w:spacing w:after="240" w:line="240" w:lineRule="auto"/>
        <w:ind w:firstLine="720"/>
        <w:rPr>
          <w:rFonts w:ascii="Calibri" w:hAnsi="Calibri"/>
          <w:noProof/>
        </w:rPr>
      </w:pPr>
      <w:r w:rsidRPr="00EE639F">
        <w:rPr>
          <w:rFonts w:ascii="Calibri" w:hAnsi="Calibri"/>
          <w:noProof/>
          <w:lang w:val="nl-NL"/>
        </w:rPr>
        <w:tab/>
        <w:t xml:space="preserve">(82) </w:t>
      </w:r>
      <w:r w:rsidRPr="00EE639F">
        <w:rPr>
          <w:rFonts w:ascii="Calibri" w:hAnsi="Calibri"/>
          <w:noProof/>
          <w:lang w:val="nl-NL"/>
        </w:rPr>
        <w:tab/>
        <w:t xml:space="preserve">Bourke CD, Mutapi F, Nausch N, Photiou DM, Poulsen LK, Kristensen B et al. </w:t>
      </w:r>
      <w:r>
        <w:rPr>
          <w:rFonts w:ascii="Calibri" w:hAnsi="Calibri"/>
          <w:noProof/>
        </w:rPr>
        <w:t>Trichuris suis ova therapy for allergic rhinitis does not affect allergen-specific cytokine responses despite a parasite-specific cytokine response. Clin Exp Allergy 2012; 42(11):1582-95.</w:t>
      </w:r>
    </w:p>
    <w:p w14:paraId="7C679230"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83) </w:t>
      </w:r>
      <w:r>
        <w:rPr>
          <w:rFonts w:ascii="Calibri" w:hAnsi="Calibri"/>
          <w:noProof/>
        </w:rPr>
        <w:tab/>
        <w:t>Feary JR, Venn AJ, Mortimer K, Brown AP, Hooi D, Falcone FH et al. Experimental hookworm infection: a randomized placebo-controlled trial in asthma. Clin Exp Allergy 2010; 40(2):299-306.</w:t>
      </w:r>
    </w:p>
    <w:p w14:paraId="57A04D98"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84) </w:t>
      </w:r>
      <w:r>
        <w:rPr>
          <w:rFonts w:ascii="Calibri" w:hAnsi="Calibri"/>
          <w:noProof/>
        </w:rPr>
        <w:tab/>
        <w:t>Fleming JO, Weinstock JV. Clinical trials of helminth therapy in autoimmune diseases: rationale and findings. Parasite Immunol 2015; 37(6):277-92.</w:t>
      </w:r>
    </w:p>
    <w:p w14:paraId="1816EE17"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lastRenderedPageBreak/>
        <w:tab/>
        <w:t xml:space="preserve">(85) </w:t>
      </w:r>
      <w:r>
        <w:rPr>
          <w:rFonts w:ascii="Calibri" w:hAnsi="Calibri"/>
          <w:noProof/>
        </w:rPr>
        <w:tab/>
        <w:t>Lau S, Gerhold K, Zimmermann K, Ockeloen CW, Rossberg S, Wagner P et al. Oral application of bacterial lysate in infancy decreases the risk of atopic dermatitis in children with 1 atopic parent in a randomized, placebo-controlled trial. J Allergy Clin Immunol 2012; 129(4):1040-7.</w:t>
      </w:r>
    </w:p>
    <w:p w14:paraId="1B6F8D45" w14:textId="77777777" w:rsidR="003E0978" w:rsidRDefault="003E0978" w:rsidP="00EE639F">
      <w:pPr>
        <w:tabs>
          <w:tab w:val="right" w:pos="1260"/>
          <w:tab w:val="left" w:pos="1440"/>
        </w:tabs>
        <w:spacing w:after="240" w:line="240" w:lineRule="auto"/>
        <w:ind w:firstLine="720"/>
        <w:rPr>
          <w:rFonts w:ascii="Calibri" w:hAnsi="Calibri"/>
          <w:noProof/>
        </w:rPr>
      </w:pPr>
      <w:r>
        <w:rPr>
          <w:rFonts w:ascii="Calibri" w:hAnsi="Calibri"/>
          <w:noProof/>
        </w:rPr>
        <w:tab/>
        <w:t xml:space="preserve">(86) </w:t>
      </w:r>
      <w:r>
        <w:rPr>
          <w:rFonts w:ascii="Calibri" w:hAnsi="Calibri"/>
          <w:noProof/>
        </w:rPr>
        <w:tab/>
        <w:t>Beeh KM, Kanniess F, Wagner F, Schilder C, Naudts I, Hammann-Haenni A et al. The novel TLR-9 agonist QbG10 shows clinical efficacy in persistent allergic asthma. J Allergy Clin Immunol 2013; 131(3):866-74.</w:t>
      </w:r>
    </w:p>
    <w:p w14:paraId="0318B8AC" w14:textId="77777777" w:rsidR="003E0978" w:rsidRDefault="003E0978" w:rsidP="003E0978">
      <w:pPr>
        <w:tabs>
          <w:tab w:val="right" w:pos="1260"/>
          <w:tab w:val="left" w:pos="1440"/>
        </w:tabs>
        <w:spacing w:after="0" w:line="240" w:lineRule="auto"/>
        <w:ind w:firstLine="720"/>
        <w:rPr>
          <w:rFonts w:ascii="Calibri" w:hAnsi="Calibri"/>
          <w:noProof/>
        </w:rPr>
      </w:pPr>
      <w:r>
        <w:rPr>
          <w:rFonts w:ascii="Calibri" w:hAnsi="Calibri"/>
          <w:noProof/>
        </w:rPr>
        <w:tab/>
        <w:t xml:space="preserve">(87) </w:t>
      </w:r>
      <w:r>
        <w:rPr>
          <w:rFonts w:ascii="Calibri" w:hAnsi="Calibri"/>
          <w:noProof/>
        </w:rPr>
        <w:tab/>
        <w:t>Casale TB, Cole J, Beck E, Vogelmeier CF, Willers J, Lassen C et al. CYT003, a TLR9 agonist, in persistent allergic asthma - a randomized placebo-controlled Phase 2b study. Allergy 2015.</w:t>
      </w:r>
    </w:p>
    <w:p w14:paraId="3AB0944E" w14:textId="7699BDF1" w:rsidR="003E0978" w:rsidRDefault="003E0978" w:rsidP="00EE639F">
      <w:pPr>
        <w:tabs>
          <w:tab w:val="right" w:pos="1260"/>
          <w:tab w:val="left" w:pos="1440"/>
        </w:tabs>
        <w:spacing w:after="0" w:line="240" w:lineRule="auto"/>
        <w:ind w:firstLine="720"/>
        <w:rPr>
          <w:rFonts w:ascii="Calibri" w:hAnsi="Calibri"/>
          <w:noProof/>
        </w:rPr>
      </w:pPr>
    </w:p>
    <w:p w14:paraId="3A763DEF" w14:textId="3355258E" w:rsidR="00AA7D78" w:rsidRDefault="00F33BED" w:rsidP="00AA7D78">
      <w:pPr>
        <w:spacing w:line="480" w:lineRule="auto"/>
      </w:pPr>
      <w:r>
        <w:fldChar w:fldCharType="end"/>
      </w:r>
    </w:p>
    <w:sectPr w:rsidR="00AA7D78" w:rsidSect="00B15E38">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3518A2" w14:textId="77777777" w:rsidR="00862515" w:rsidRDefault="00862515" w:rsidP="00577FB6">
      <w:pPr>
        <w:spacing w:after="0" w:line="240" w:lineRule="auto"/>
      </w:pPr>
      <w:r>
        <w:separator/>
      </w:r>
    </w:p>
  </w:endnote>
  <w:endnote w:type="continuationSeparator" w:id="0">
    <w:p w14:paraId="6CE9EAC2" w14:textId="77777777" w:rsidR="00862515" w:rsidRDefault="00862515" w:rsidP="00577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0170744"/>
      <w:docPartObj>
        <w:docPartGallery w:val="Page Numbers (Bottom of Page)"/>
        <w:docPartUnique/>
      </w:docPartObj>
    </w:sdtPr>
    <w:sdtEndPr>
      <w:rPr>
        <w:noProof/>
      </w:rPr>
    </w:sdtEndPr>
    <w:sdtContent>
      <w:p w14:paraId="0BBE729B" w14:textId="7CBAFB23" w:rsidR="00D5592C" w:rsidRDefault="00D5592C">
        <w:pPr>
          <w:pStyle w:val="Voettekst"/>
          <w:jc w:val="center"/>
        </w:pPr>
        <w:r>
          <w:fldChar w:fldCharType="begin"/>
        </w:r>
        <w:r>
          <w:instrText xml:space="preserve"> PAGE   \* MERGEFORMAT </w:instrText>
        </w:r>
        <w:r>
          <w:fldChar w:fldCharType="separate"/>
        </w:r>
        <w:r w:rsidR="00EE639F">
          <w:rPr>
            <w:noProof/>
          </w:rPr>
          <w:t>1</w:t>
        </w:r>
        <w:r>
          <w:rPr>
            <w:noProof/>
          </w:rPr>
          <w:fldChar w:fldCharType="end"/>
        </w:r>
      </w:p>
    </w:sdtContent>
  </w:sdt>
  <w:p w14:paraId="243F4F8B" w14:textId="77777777" w:rsidR="00D5592C" w:rsidRDefault="00D5592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326C43" w14:textId="77777777" w:rsidR="00862515" w:rsidRDefault="00862515" w:rsidP="00577FB6">
      <w:pPr>
        <w:spacing w:after="0" w:line="240" w:lineRule="auto"/>
      </w:pPr>
      <w:r>
        <w:separator/>
      </w:r>
    </w:p>
  </w:footnote>
  <w:footnote w:type="continuationSeparator" w:id="0">
    <w:p w14:paraId="4175A30F" w14:textId="77777777" w:rsidR="00862515" w:rsidRDefault="00862515" w:rsidP="00577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40E32"/>
    <w:multiLevelType w:val="hybridMultilevel"/>
    <w:tmpl w:val="7E8098A4"/>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1F0190"/>
    <w:multiLevelType w:val="hybridMultilevel"/>
    <w:tmpl w:val="FA424812"/>
    <w:lvl w:ilvl="0" w:tplc="7466E63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EB4C82"/>
    <w:multiLevelType w:val="hybridMultilevel"/>
    <w:tmpl w:val="88B27896"/>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6991"/>
    <w:multiLevelType w:val="hybridMultilevel"/>
    <w:tmpl w:val="43E2939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12D7B9C"/>
    <w:multiLevelType w:val="hybridMultilevel"/>
    <w:tmpl w:val="37FE769E"/>
    <w:lvl w:ilvl="0" w:tplc="B060EC50">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urnal of Allergy and Clinical Immunology&lt;/Style&gt;&lt;LeftDelim&gt;{&lt;/LeftDelim&gt;&lt;RightDelim&gt;}&lt;/RightDelim&gt;&lt;FontName&gt;Calibri&lt;/FontName&gt;&lt;FontSize&gt;11&lt;/FontSize&gt;&lt;ReflistTitle&gt;References&lt;/ReflistTitle&gt;&lt;StartingRefnum&gt;1&lt;/StartingRefnum&gt;&lt;FirstLineIndent&gt;72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ermelijn-v12-2013&lt;/item&gt;&lt;/Libraries&gt;&lt;/ENLibraries&gt;"/>
  </w:docVars>
  <w:rsids>
    <w:rsidRoot w:val="00547862"/>
    <w:rsid w:val="00000FF1"/>
    <w:rsid w:val="000041D3"/>
    <w:rsid w:val="00006A55"/>
    <w:rsid w:val="000107A7"/>
    <w:rsid w:val="000110D7"/>
    <w:rsid w:val="00015E8A"/>
    <w:rsid w:val="00016D9B"/>
    <w:rsid w:val="000202AD"/>
    <w:rsid w:val="00022CD0"/>
    <w:rsid w:val="000239A3"/>
    <w:rsid w:val="000251FF"/>
    <w:rsid w:val="000304B5"/>
    <w:rsid w:val="00034501"/>
    <w:rsid w:val="00036398"/>
    <w:rsid w:val="00037490"/>
    <w:rsid w:val="00037A7F"/>
    <w:rsid w:val="00037C85"/>
    <w:rsid w:val="00041058"/>
    <w:rsid w:val="00041718"/>
    <w:rsid w:val="00044E77"/>
    <w:rsid w:val="00045882"/>
    <w:rsid w:val="00047A40"/>
    <w:rsid w:val="00050ECD"/>
    <w:rsid w:val="0005792C"/>
    <w:rsid w:val="000671F8"/>
    <w:rsid w:val="0007000C"/>
    <w:rsid w:val="00071A0F"/>
    <w:rsid w:val="00072A13"/>
    <w:rsid w:val="0007362C"/>
    <w:rsid w:val="00083467"/>
    <w:rsid w:val="00086B31"/>
    <w:rsid w:val="00092C44"/>
    <w:rsid w:val="000A0462"/>
    <w:rsid w:val="000A16D7"/>
    <w:rsid w:val="000A30EB"/>
    <w:rsid w:val="000A36F0"/>
    <w:rsid w:val="000B7D1D"/>
    <w:rsid w:val="000C3296"/>
    <w:rsid w:val="000C71FF"/>
    <w:rsid w:val="000D3F40"/>
    <w:rsid w:val="000D46E7"/>
    <w:rsid w:val="000D588E"/>
    <w:rsid w:val="000D6EAE"/>
    <w:rsid w:val="000E10B0"/>
    <w:rsid w:val="000F12F8"/>
    <w:rsid w:val="000F21A1"/>
    <w:rsid w:val="00100E4F"/>
    <w:rsid w:val="0011031A"/>
    <w:rsid w:val="00111B98"/>
    <w:rsid w:val="00116663"/>
    <w:rsid w:val="001174DF"/>
    <w:rsid w:val="00124907"/>
    <w:rsid w:val="00134987"/>
    <w:rsid w:val="00134F23"/>
    <w:rsid w:val="0013774E"/>
    <w:rsid w:val="00137C1E"/>
    <w:rsid w:val="00145442"/>
    <w:rsid w:val="00150AA5"/>
    <w:rsid w:val="00153A92"/>
    <w:rsid w:val="00153AB3"/>
    <w:rsid w:val="0015470C"/>
    <w:rsid w:val="00156BF4"/>
    <w:rsid w:val="00161B29"/>
    <w:rsid w:val="0016214C"/>
    <w:rsid w:val="001625D1"/>
    <w:rsid w:val="001631DF"/>
    <w:rsid w:val="001639E5"/>
    <w:rsid w:val="0017044B"/>
    <w:rsid w:val="00175FE3"/>
    <w:rsid w:val="00177CC4"/>
    <w:rsid w:val="00182689"/>
    <w:rsid w:val="001829F6"/>
    <w:rsid w:val="00194254"/>
    <w:rsid w:val="0019528C"/>
    <w:rsid w:val="001B0353"/>
    <w:rsid w:val="001B2FEE"/>
    <w:rsid w:val="001B413B"/>
    <w:rsid w:val="001B488F"/>
    <w:rsid w:val="001B63FF"/>
    <w:rsid w:val="001C5B5F"/>
    <w:rsid w:val="001D1A86"/>
    <w:rsid w:val="001D4F15"/>
    <w:rsid w:val="001D6905"/>
    <w:rsid w:val="001E06E5"/>
    <w:rsid w:val="001E1AA5"/>
    <w:rsid w:val="002025FF"/>
    <w:rsid w:val="00203976"/>
    <w:rsid w:val="00205058"/>
    <w:rsid w:val="00205308"/>
    <w:rsid w:val="00220584"/>
    <w:rsid w:val="00221ADA"/>
    <w:rsid w:val="00222DA1"/>
    <w:rsid w:val="002237DD"/>
    <w:rsid w:val="00225CEF"/>
    <w:rsid w:val="00226C47"/>
    <w:rsid w:val="00234265"/>
    <w:rsid w:val="00236DA6"/>
    <w:rsid w:val="00241238"/>
    <w:rsid w:val="00254C19"/>
    <w:rsid w:val="002667B1"/>
    <w:rsid w:val="00270EBE"/>
    <w:rsid w:val="002719D6"/>
    <w:rsid w:val="00271BD9"/>
    <w:rsid w:val="00273518"/>
    <w:rsid w:val="00277122"/>
    <w:rsid w:val="0027751B"/>
    <w:rsid w:val="00282103"/>
    <w:rsid w:val="00294EB5"/>
    <w:rsid w:val="002A037F"/>
    <w:rsid w:val="002A1AED"/>
    <w:rsid w:val="002A348E"/>
    <w:rsid w:val="002B1D9C"/>
    <w:rsid w:val="002B4EC0"/>
    <w:rsid w:val="002C0AA4"/>
    <w:rsid w:val="002C182D"/>
    <w:rsid w:val="002C4D4D"/>
    <w:rsid w:val="002C580C"/>
    <w:rsid w:val="002D04C8"/>
    <w:rsid w:val="002E1483"/>
    <w:rsid w:val="002E61A0"/>
    <w:rsid w:val="002F1356"/>
    <w:rsid w:val="002F52DE"/>
    <w:rsid w:val="00305CFC"/>
    <w:rsid w:val="00312FA8"/>
    <w:rsid w:val="0031612D"/>
    <w:rsid w:val="00316FE9"/>
    <w:rsid w:val="00326C5D"/>
    <w:rsid w:val="00327A0F"/>
    <w:rsid w:val="003452D0"/>
    <w:rsid w:val="00345AA8"/>
    <w:rsid w:val="0035147E"/>
    <w:rsid w:val="003668E4"/>
    <w:rsid w:val="00375669"/>
    <w:rsid w:val="003967E2"/>
    <w:rsid w:val="00397EBC"/>
    <w:rsid w:val="003A4A6A"/>
    <w:rsid w:val="003B6209"/>
    <w:rsid w:val="003B650C"/>
    <w:rsid w:val="003B73BE"/>
    <w:rsid w:val="003B7EDB"/>
    <w:rsid w:val="003C2489"/>
    <w:rsid w:val="003C409B"/>
    <w:rsid w:val="003D613C"/>
    <w:rsid w:val="003D74F1"/>
    <w:rsid w:val="003E0978"/>
    <w:rsid w:val="003E335B"/>
    <w:rsid w:val="003E33DB"/>
    <w:rsid w:val="003E556A"/>
    <w:rsid w:val="003E5D97"/>
    <w:rsid w:val="003E5ED8"/>
    <w:rsid w:val="003F0BD3"/>
    <w:rsid w:val="00405757"/>
    <w:rsid w:val="00417550"/>
    <w:rsid w:val="004232C3"/>
    <w:rsid w:val="00423459"/>
    <w:rsid w:val="004401CC"/>
    <w:rsid w:val="00440800"/>
    <w:rsid w:val="00442992"/>
    <w:rsid w:val="00443AF9"/>
    <w:rsid w:val="00444B62"/>
    <w:rsid w:val="00446321"/>
    <w:rsid w:val="00447838"/>
    <w:rsid w:val="00447D89"/>
    <w:rsid w:val="00450B69"/>
    <w:rsid w:val="00455F0E"/>
    <w:rsid w:val="00466A57"/>
    <w:rsid w:val="00470AF9"/>
    <w:rsid w:val="0047229E"/>
    <w:rsid w:val="00477E8F"/>
    <w:rsid w:val="00484532"/>
    <w:rsid w:val="00485BF2"/>
    <w:rsid w:val="00492BE6"/>
    <w:rsid w:val="00494C25"/>
    <w:rsid w:val="004A0E57"/>
    <w:rsid w:val="004A21C9"/>
    <w:rsid w:val="004A27D0"/>
    <w:rsid w:val="004A313B"/>
    <w:rsid w:val="004A3FA8"/>
    <w:rsid w:val="004A518A"/>
    <w:rsid w:val="004A51D2"/>
    <w:rsid w:val="004B16BC"/>
    <w:rsid w:val="004B20E2"/>
    <w:rsid w:val="004B77FC"/>
    <w:rsid w:val="004B7C0A"/>
    <w:rsid w:val="004C0803"/>
    <w:rsid w:val="004D32E0"/>
    <w:rsid w:val="004D44FE"/>
    <w:rsid w:val="004D6AAE"/>
    <w:rsid w:val="004E527B"/>
    <w:rsid w:val="004F05C3"/>
    <w:rsid w:val="0050236E"/>
    <w:rsid w:val="005054C6"/>
    <w:rsid w:val="005117C1"/>
    <w:rsid w:val="00513D5E"/>
    <w:rsid w:val="00522D3B"/>
    <w:rsid w:val="005244BD"/>
    <w:rsid w:val="0052607F"/>
    <w:rsid w:val="00526C4C"/>
    <w:rsid w:val="00526DDF"/>
    <w:rsid w:val="00532639"/>
    <w:rsid w:val="00546056"/>
    <w:rsid w:val="00547862"/>
    <w:rsid w:val="00547D94"/>
    <w:rsid w:val="0055380C"/>
    <w:rsid w:val="0055688C"/>
    <w:rsid w:val="00562C6F"/>
    <w:rsid w:val="00570005"/>
    <w:rsid w:val="00577FB6"/>
    <w:rsid w:val="00581B75"/>
    <w:rsid w:val="005913E2"/>
    <w:rsid w:val="005937DD"/>
    <w:rsid w:val="00594809"/>
    <w:rsid w:val="00597747"/>
    <w:rsid w:val="005B2D77"/>
    <w:rsid w:val="005B4362"/>
    <w:rsid w:val="005C1076"/>
    <w:rsid w:val="005C4642"/>
    <w:rsid w:val="005C716B"/>
    <w:rsid w:val="005C7A85"/>
    <w:rsid w:val="005D0FA2"/>
    <w:rsid w:val="005D2914"/>
    <w:rsid w:val="005D30B9"/>
    <w:rsid w:val="005D61E4"/>
    <w:rsid w:val="005E47C0"/>
    <w:rsid w:val="005F6F18"/>
    <w:rsid w:val="00605127"/>
    <w:rsid w:val="006051D3"/>
    <w:rsid w:val="00612D49"/>
    <w:rsid w:val="00614437"/>
    <w:rsid w:val="006157EF"/>
    <w:rsid w:val="00616FFA"/>
    <w:rsid w:val="00617255"/>
    <w:rsid w:val="006314E5"/>
    <w:rsid w:val="00642607"/>
    <w:rsid w:val="00642BB3"/>
    <w:rsid w:val="00644223"/>
    <w:rsid w:val="00645A9E"/>
    <w:rsid w:val="0064603F"/>
    <w:rsid w:val="0065215B"/>
    <w:rsid w:val="006552BF"/>
    <w:rsid w:val="00670BA3"/>
    <w:rsid w:val="006713E7"/>
    <w:rsid w:val="006739D5"/>
    <w:rsid w:val="00683DA2"/>
    <w:rsid w:val="00686C87"/>
    <w:rsid w:val="00692462"/>
    <w:rsid w:val="006A01F3"/>
    <w:rsid w:val="006B4001"/>
    <w:rsid w:val="006B6F4D"/>
    <w:rsid w:val="006B73FC"/>
    <w:rsid w:val="006C6935"/>
    <w:rsid w:val="006C752D"/>
    <w:rsid w:val="006C76AF"/>
    <w:rsid w:val="006C794A"/>
    <w:rsid w:val="006D01EC"/>
    <w:rsid w:val="006D1BE5"/>
    <w:rsid w:val="006D1DB3"/>
    <w:rsid w:val="006D30C8"/>
    <w:rsid w:val="006D459A"/>
    <w:rsid w:val="006D526A"/>
    <w:rsid w:val="006D78EB"/>
    <w:rsid w:val="006F3761"/>
    <w:rsid w:val="006F422C"/>
    <w:rsid w:val="006F4E8D"/>
    <w:rsid w:val="006F6A8A"/>
    <w:rsid w:val="00701727"/>
    <w:rsid w:val="00705DC5"/>
    <w:rsid w:val="00714DA1"/>
    <w:rsid w:val="007158BB"/>
    <w:rsid w:val="007168B8"/>
    <w:rsid w:val="00722E94"/>
    <w:rsid w:val="00731BDC"/>
    <w:rsid w:val="00731EB9"/>
    <w:rsid w:val="007320FA"/>
    <w:rsid w:val="007354B7"/>
    <w:rsid w:val="00737702"/>
    <w:rsid w:val="00747864"/>
    <w:rsid w:val="00747D6E"/>
    <w:rsid w:val="00750941"/>
    <w:rsid w:val="00760F8D"/>
    <w:rsid w:val="00762075"/>
    <w:rsid w:val="007656B0"/>
    <w:rsid w:val="00774F93"/>
    <w:rsid w:val="00775437"/>
    <w:rsid w:val="0077633F"/>
    <w:rsid w:val="0078749C"/>
    <w:rsid w:val="0079009B"/>
    <w:rsid w:val="0079658B"/>
    <w:rsid w:val="00796644"/>
    <w:rsid w:val="007A05E9"/>
    <w:rsid w:val="007B1E59"/>
    <w:rsid w:val="007B689E"/>
    <w:rsid w:val="007C0969"/>
    <w:rsid w:val="007C2B2D"/>
    <w:rsid w:val="007C6C67"/>
    <w:rsid w:val="007D57A6"/>
    <w:rsid w:val="007E724B"/>
    <w:rsid w:val="007F14AD"/>
    <w:rsid w:val="007F1A88"/>
    <w:rsid w:val="008006E2"/>
    <w:rsid w:val="0080191C"/>
    <w:rsid w:val="0082123E"/>
    <w:rsid w:val="0082297F"/>
    <w:rsid w:val="008244C7"/>
    <w:rsid w:val="008244E3"/>
    <w:rsid w:val="00826817"/>
    <w:rsid w:val="00832088"/>
    <w:rsid w:val="008335E9"/>
    <w:rsid w:val="00840813"/>
    <w:rsid w:val="00841E95"/>
    <w:rsid w:val="00857F4E"/>
    <w:rsid w:val="00862515"/>
    <w:rsid w:val="008633A8"/>
    <w:rsid w:val="00863941"/>
    <w:rsid w:val="00881860"/>
    <w:rsid w:val="008872D3"/>
    <w:rsid w:val="008873AB"/>
    <w:rsid w:val="00896893"/>
    <w:rsid w:val="008A69AD"/>
    <w:rsid w:val="008C0C4E"/>
    <w:rsid w:val="008C3C73"/>
    <w:rsid w:val="008D3642"/>
    <w:rsid w:val="008D4221"/>
    <w:rsid w:val="008D4A6D"/>
    <w:rsid w:val="008D5480"/>
    <w:rsid w:val="008F14BB"/>
    <w:rsid w:val="008F317A"/>
    <w:rsid w:val="00907053"/>
    <w:rsid w:val="00911092"/>
    <w:rsid w:val="00912FAE"/>
    <w:rsid w:val="009148FF"/>
    <w:rsid w:val="009151AB"/>
    <w:rsid w:val="00923397"/>
    <w:rsid w:val="00923A5E"/>
    <w:rsid w:val="0092751D"/>
    <w:rsid w:val="0092794A"/>
    <w:rsid w:val="0093015D"/>
    <w:rsid w:val="00941E35"/>
    <w:rsid w:val="00946A3E"/>
    <w:rsid w:val="00950080"/>
    <w:rsid w:val="009557FF"/>
    <w:rsid w:val="00960AA0"/>
    <w:rsid w:val="0096573B"/>
    <w:rsid w:val="00966383"/>
    <w:rsid w:val="009701CB"/>
    <w:rsid w:val="00970F6A"/>
    <w:rsid w:val="009751C7"/>
    <w:rsid w:val="00975C92"/>
    <w:rsid w:val="009802BB"/>
    <w:rsid w:val="009A2753"/>
    <w:rsid w:val="009B551F"/>
    <w:rsid w:val="009C0EFF"/>
    <w:rsid w:val="009C17BE"/>
    <w:rsid w:val="009C480A"/>
    <w:rsid w:val="009D4230"/>
    <w:rsid w:val="009D4D84"/>
    <w:rsid w:val="009D66DF"/>
    <w:rsid w:val="009E1402"/>
    <w:rsid w:val="009E78FB"/>
    <w:rsid w:val="009E7BDF"/>
    <w:rsid w:val="009F4FA7"/>
    <w:rsid w:val="009F765C"/>
    <w:rsid w:val="00A05CE2"/>
    <w:rsid w:val="00A06033"/>
    <w:rsid w:val="00A07610"/>
    <w:rsid w:val="00A14297"/>
    <w:rsid w:val="00A15389"/>
    <w:rsid w:val="00A2201C"/>
    <w:rsid w:val="00A22578"/>
    <w:rsid w:val="00A266F1"/>
    <w:rsid w:val="00A3354F"/>
    <w:rsid w:val="00A360BA"/>
    <w:rsid w:val="00A410E1"/>
    <w:rsid w:val="00A42D4B"/>
    <w:rsid w:val="00A43191"/>
    <w:rsid w:val="00A442B2"/>
    <w:rsid w:val="00A4685F"/>
    <w:rsid w:val="00A47908"/>
    <w:rsid w:val="00A55FFB"/>
    <w:rsid w:val="00A60AAD"/>
    <w:rsid w:val="00A61085"/>
    <w:rsid w:val="00A661F4"/>
    <w:rsid w:val="00A71823"/>
    <w:rsid w:val="00A72456"/>
    <w:rsid w:val="00A73714"/>
    <w:rsid w:val="00A76FF3"/>
    <w:rsid w:val="00A80934"/>
    <w:rsid w:val="00A81691"/>
    <w:rsid w:val="00A96C47"/>
    <w:rsid w:val="00AA7D78"/>
    <w:rsid w:val="00AB1E3A"/>
    <w:rsid w:val="00AB474A"/>
    <w:rsid w:val="00AB4995"/>
    <w:rsid w:val="00AC40FE"/>
    <w:rsid w:val="00AD3F0D"/>
    <w:rsid w:val="00AD4CCF"/>
    <w:rsid w:val="00AD59E4"/>
    <w:rsid w:val="00AE6185"/>
    <w:rsid w:val="00AE7B78"/>
    <w:rsid w:val="00AF1DEA"/>
    <w:rsid w:val="00B00D12"/>
    <w:rsid w:val="00B015D0"/>
    <w:rsid w:val="00B01651"/>
    <w:rsid w:val="00B038E1"/>
    <w:rsid w:val="00B04657"/>
    <w:rsid w:val="00B11451"/>
    <w:rsid w:val="00B118FF"/>
    <w:rsid w:val="00B12D9E"/>
    <w:rsid w:val="00B15E38"/>
    <w:rsid w:val="00B15F83"/>
    <w:rsid w:val="00B358BC"/>
    <w:rsid w:val="00B50E62"/>
    <w:rsid w:val="00B518B2"/>
    <w:rsid w:val="00B5619A"/>
    <w:rsid w:val="00B62011"/>
    <w:rsid w:val="00B77FE9"/>
    <w:rsid w:val="00B836F7"/>
    <w:rsid w:val="00B90AFA"/>
    <w:rsid w:val="00B95F62"/>
    <w:rsid w:val="00B973CF"/>
    <w:rsid w:val="00BA05DA"/>
    <w:rsid w:val="00BA4D8A"/>
    <w:rsid w:val="00BA6B59"/>
    <w:rsid w:val="00BA7D8A"/>
    <w:rsid w:val="00BB3A3A"/>
    <w:rsid w:val="00BC0BDB"/>
    <w:rsid w:val="00BC1984"/>
    <w:rsid w:val="00BD1871"/>
    <w:rsid w:val="00BD224D"/>
    <w:rsid w:val="00BF1C11"/>
    <w:rsid w:val="00BF4BD1"/>
    <w:rsid w:val="00BF720A"/>
    <w:rsid w:val="00C02786"/>
    <w:rsid w:val="00C03DA3"/>
    <w:rsid w:val="00C04B4F"/>
    <w:rsid w:val="00C0712B"/>
    <w:rsid w:val="00C153B3"/>
    <w:rsid w:val="00C202F7"/>
    <w:rsid w:val="00C34909"/>
    <w:rsid w:val="00C3547E"/>
    <w:rsid w:val="00C37272"/>
    <w:rsid w:val="00C40D2A"/>
    <w:rsid w:val="00C413E3"/>
    <w:rsid w:val="00C423C8"/>
    <w:rsid w:val="00C42A49"/>
    <w:rsid w:val="00C4322B"/>
    <w:rsid w:val="00C51220"/>
    <w:rsid w:val="00C52B01"/>
    <w:rsid w:val="00C56C06"/>
    <w:rsid w:val="00C57B34"/>
    <w:rsid w:val="00C719F2"/>
    <w:rsid w:val="00C84A1B"/>
    <w:rsid w:val="00C90217"/>
    <w:rsid w:val="00C91DCD"/>
    <w:rsid w:val="00CA2C54"/>
    <w:rsid w:val="00CA65ED"/>
    <w:rsid w:val="00CC1F3A"/>
    <w:rsid w:val="00CC2168"/>
    <w:rsid w:val="00CC47FB"/>
    <w:rsid w:val="00CD3EA5"/>
    <w:rsid w:val="00CE0313"/>
    <w:rsid w:val="00CE1A15"/>
    <w:rsid w:val="00CE4551"/>
    <w:rsid w:val="00CE6CD2"/>
    <w:rsid w:val="00CE7283"/>
    <w:rsid w:val="00CF117F"/>
    <w:rsid w:val="00CF28D4"/>
    <w:rsid w:val="00CF4469"/>
    <w:rsid w:val="00CF5D2D"/>
    <w:rsid w:val="00CF7686"/>
    <w:rsid w:val="00D00DDE"/>
    <w:rsid w:val="00D02F51"/>
    <w:rsid w:val="00D03B2D"/>
    <w:rsid w:val="00D040EC"/>
    <w:rsid w:val="00D101C6"/>
    <w:rsid w:val="00D14ADC"/>
    <w:rsid w:val="00D151A2"/>
    <w:rsid w:val="00D21848"/>
    <w:rsid w:val="00D311A8"/>
    <w:rsid w:val="00D31643"/>
    <w:rsid w:val="00D317C4"/>
    <w:rsid w:val="00D34449"/>
    <w:rsid w:val="00D50412"/>
    <w:rsid w:val="00D52ADF"/>
    <w:rsid w:val="00D53FEA"/>
    <w:rsid w:val="00D54544"/>
    <w:rsid w:val="00D5592C"/>
    <w:rsid w:val="00D61302"/>
    <w:rsid w:val="00D6176D"/>
    <w:rsid w:val="00D705DD"/>
    <w:rsid w:val="00D708B6"/>
    <w:rsid w:val="00D72D3D"/>
    <w:rsid w:val="00D743D8"/>
    <w:rsid w:val="00D7494D"/>
    <w:rsid w:val="00D77E86"/>
    <w:rsid w:val="00D81826"/>
    <w:rsid w:val="00D83B23"/>
    <w:rsid w:val="00D90C32"/>
    <w:rsid w:val="00D9206F"/>
    <w:rsid w:val="00D92B08"/>
    <w:rsid w:val="00DA6370"/>
    <w:rsid w:val="00DB04C6"/>
    <w:rsid w:val="00DB3C3E"/>
    <w:rsid w:val="00DB3D99"/>
    <w:rsid w:val="00DB4A3D"/>
    <w:rsid w:val="00DB504B"/>
    <w:rsid w:val="00DB5684"/>
    <w:rsid w:val="00DD4C68"/>
    <w:rsid w:val="00DD5FAB"/>
    <w:rsid w:val="00DE3D36"/>
    <w:rsid w:val="00DF29CB"/>
    <w:rsid w:val="00E02664"/>
    <w:rsid w:val="00E033E3"/>
    <w:rsid w:val="00E16C5E"/>
    <w:rsid w:val="00E17ED3"/>
    <w:rsid w:val="00E25ECB"/>
    <w:rsid w:val="00E2701D"/>
    <w:rsid w:val="00E31C30"/>
    <w:rsid w:val="00E34786"/>
    <w:rsid w:val="00E3506C"/>
    <w:rsid w:val="00E355CA"/>
    <w:rsid w:val="00E367C0"/>
    <w:rsid w:val="00E4052E"/>
    <w:rsid w:val="00E40F5B"/>
    <w:rsid w:val="00E42AC1"/>
    <w:rsid w:val="00E459F6"/>
    <w:rsid w:val="00E53276"/>
    <w:rsid w:val="00E53F4C"/>
    <w:rsid w:val="00E625C3"/>
    <w:rsid w:val="00E65CFD"/>
    <w:rsid w:val="00E66BB7"/>
    <w:rsid w:val="00E70597"/>
    <w:rsid w:val="00E7095F"/>
    <w:rsid w:val="00E71B38"/>
    <w:rsid w:val="00E7368E"/>
    <w:rsid w:val="00E762E5"/>
    <w:rsid w:val="00E76631"/>
    <w:rsid w:val="00E80502"/>
    <w:rsid w:val="00E80946"/>
    <w:rsid w:val="00E80B12"/>
    <w:rsid w:val="00E92B2F"/>
    <w:rsid w:val="00E92C18"/>
    <w:rsid w:val="00E96B38"/>
    <w:rsid w:val="00EA3C84"/>
    <w:rsid w:val="00EA3D3E"/>
    <w:rsid w:val="00EB0A2A"/>
    <w:rsid w:val="00EB3A99"/>
    <w:rsid w:val="00EC657E"/>
    <w:rsid w:val="00ED33C0"/>
    <w:rsid w:val="00ED3E5E"/>
    <w:rsid w:val="00EE0546"/>
    <w:rsid w:val="00EE5ECA"/>
    <w:rsid w:val="00EE639F"/>
    <w:rsid w:val="00EE7CD0"/>
    <w:rsid w:val="00EF3479"/>
    <w:rsid w:val="00EF47F1"/>
    <w:rsid w:val="00EF5069"/>
    <w:rsid w:val="00F02B55"/>
    <w:rsid w:val="00F02CB1"/>
    <w:rsid w:val="00F04BE4"/>
    <w:rsid w:val="00F07DEE"/>
    <w:rsid w:val="00F1062B"/>
    <w:rsid w:val="00F124A1"/>
    <w:rsid w:val="00F12B30"/>
    <w:rsid w:val="00F17D41"/>
    <w:rsid w:val="00F25C12"/>
    <w:rsid w:val="00F31F97"/>
    <w:rsid w:val="00F33BED"/>
    <w:rsid w:val="00F35139"/>
    <w:rsid w:val="00F365AF"/>
    <w:rsid w:val="00F40A4A"/>
    <w:rsid w:val="00F4442D"/>
    <w:rsid w:val="00F56EAC"/>
    <w:rsid w:val="00F60999"/>
    <w:rsid w:val="00F63196"/>
    <w:rsid w:val="00F648A9"/>
    <w:rsid w:val="00F70A02"/>
    <w:rsid w:val="00F748E0"/>
    <w:rsid w:val="00F750F2"/>
    <w:rsid w:val="00F753DE"/>
    <w:rsid w:val="00F763D6"/>
    <w:rsid w:val="00F837AA"/>
    <w:rsid w:val="00F87C94"/>
    <w:rsid w:val="00F92C5C"/>
    <w:rsid w:val="00F940AA"/>
    <w:rsid w:val="00FA0B05"/>
    <w:rsid w:val="00FA45D2"/>
    <w:rsid w:val="00FA5458"/>
    <w:rsid w:val="00FB345E"/>
    <w:rsid w:val="00FB501B"/>
    <w:rsid w:val="00FB5E94"/>
    <w:rsid w:val="00FB7BEF"/>
    <w:rsid w:val="00FC7E26"/>
    <w:rsid w:val="00FD0372"/>
    <w:rsid w:val="00FD0D80"/>
    <w:rsid w:val="00FD198E"/>
    <w:rsid w:val="00FD3FBC"/>
    <w:rsid w:val="00FE1246"/>
    <w:rsid w:val="00FE2699"/>
    <w:rsid w:val="00FE3168"/>
    <w:rsid w:val="00FE66E7"/>
    <w:rsid w:val="00FE6BBF"/>
    <w:rsid w:val="00FF2136"/>
    <w:rsid w:val="00FF4C2D"/>
    <w:rsid w:val="00FF4D93"/>
    <w:rsid w:val="00FF6A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7CA50A"/>
  <w15:docId w15:val="{782E3B02-9A26-4026-8B48-6AED5EC1F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bliografie">
    <w:name w:val="Bibliography"/>
    <w:basedOn w:val="Standaard"/>
    <w:next w:val="Standaard"/>
    <w:uiPriority w:val="37"/>
    <w:unhideWhenUsed/>
    <w:rsid w:val="00E25ECB"/>
    <w:pPr>
      <w:tabs>
        <w:tab w:val="left" w:pos="504"/>
      </w:tabs>
      <w:spacing w:after="240" w:line="240" w:lineRule="auto"/>
      <w:ind w:left="504" w:hanging="504"/>
    </w:pPr>
  </w:style>
  <w:style w:type="paragraph" w:styleId="Lijstalinea">
    <w:name w:val="List Paragraph"/>
    <w:basedOn w:val="Standaard"/>
    <w:uiPriority w:val="34"/>
    <w:qFormat/>
    <w:rsid w:val="00F60999"/>
    <w:pPr>
      <w:spacing w:after="160" w:line="259" w:lineRule="auto"/>
      <w:ind w:left="720"/>
      <w:contextualSpacing/>
    </w:pPr>
    <w:rPr>
      <w:lang w:val="en-US"/>
    </w:rPr>
  </w:style>
  <w:style w:type="character" w:styleId="Nadruk">
    <w:name w:val="Emphasis"/>
    <w:basedOn w:val="Standaardalinea-lettertype"/>
    <w:uiPriority w:val="20"/>
    <w:qFormat/>
    <w:rsid w:val="005F6F18"/>
    <w:rPr>
      <w:i/>
      <w:iCs/>
    </w:rPr>
  </w:style>
  <w:style w:type="paragraph" w:styleId="Koptekst">
    <w:name w:val="header"/>
    <w:basedOn w:val="Standaard"/>
    <w:link w:val="KoptekstChar"/>
    <w:uiPriority w:val="99"/>
    <w:unhideWhenUsed/>
    <w:rsid w:val="00577FB6"/>
    <w:pPr>
      <w:tabs>
        <w:tab w:val="center" w:pos="4252"/>
        <w:tab w:val="right" w:pos="8504"/>
      </w:tabs>
      <w:spacing w:after="0" w:line="240" w:lineRule="auto"/>
    </w:pPr>
  </w:style>
  <w:style w:type="character" w:customStyle="1" w:styleId="KoptekstChar">
    <w:name w:val="Koptekst Char"/>
    <w:basedOn w:val="Standaardalinea-lettertype"/>
    <w:link w:val="Koptekst"/>
    <w:uiPriority w:val="99"/>
    <w:rsid w:val="00577FB6"/>
  </w:style>
  <w:style w:type="paragraph" w:styleId="Voettekst">
    <w:name w:val="footer"/>
    <w:basedOn w:val="Standaard"/>
    <w:link w:val="VoettekstChar"/>
    <w:uiPriority w:val="99"/>
    <w:unhideWhenUsed/>
    <w:rsid w:val="00577FB6"/>
    <w:pPr>
      <w:tabs>
        <w:tab w:val="center" w:pos="4252"/>
        <w:tab w:val="right" w:pos="8504"/>
      </w:tabs>
      <w:spacing w:after="0" w:line="240" w:lineRule="auto"/>
    </w:pPr>
  </w:style>
  <w:style w:type="character" w:customStyle="1" w:styleId="VoettekstChar">
    <w:name w:val="Voettekst Char"/>
    <w:basedOn w:val="Standaardalinea-lettertype"/>
    <w:link w:val="Voettekst"/>
    <w:uiPriority w:val="99"/>
    <w:rsid w:val="00577FB6"/>
  </w:style>
  <w:style w:type="character" w:customStyle="1" w:styleId="highlight">
    <w:name w:val="highlight"/>
    <w:basedOn w:val="Standaardalinea-lettertype"/>
    <w:rsid w:val="00E80B12"/>
  </w:style>
  <w:style w:type="paragraph" w:styleId="Ballontekst">
    <w:name w:val="Balloon Text"/>
    <w:basedOn w:val="Standaard"/>
    <w:link w:val="BallontekstChar"/>
    <w:uiPriority w:val="99"/>
    <w:semiHidden/>
    <w:unhideWhenUsed/>
    <w:rsid w:val="00444B6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44B62"/>
    <w:rPr>
      <w:rFonts w:ascii="Tahoma" w:hAnsi="Tahoma" w:cs="Tahoma"/>
      <w:sz w:val="16"/>
      <w:szCs w:val="16"/>
    </w:rPr>
  </w:style>
  <w:style w:type="character" w:styleId="Verwijzingopmerking">
    <w:name w:val="annotation reference"/>
    <w:basedOn w:val="Standaardalinea-lettertype"/>
    <w:uiPriority w:val="99"/>
    <w:semiHidden/>
    <w:unhideWhenUsed/>
    <w:rsid w:val="00E459F6"/>
    <w:rPr>
      <w:sz w:val="16"/>
      <w:szCs w:val="16"/>
    </w:rPr>
  </w:style>
  <w:style w:type="paragraph" w:styleId="Tekstopmerking">
    <w:name w:val="annotation text"/>
    <w:basedOn w:val="Standaard"/>
    <w:link w:val="TekstopmerkingChar"/>
    <w:uiPriority w:val="99"/>
    <w:unhideWhenUsed/>
    <w:rsid w:val="00E459F6"/>
    <w:pPr>
      <w:spacing w:line="240" w:lineRule="auto"/>
    </w:pPr>
    <w:rPr>
      <w:sz w:val="20"/>
      <w:szCs w:val="20"/>
    </w:rPr>
  </w:style>
  <w:style w:type="character" w:customStyle="1" w:styleId="TekstopmerkingChar">
    <w:name w:val="Tekst opmerking Char"/>
    <w:basedOn w:val="Standaardalinea-lettertype"/>
    <w:link w:val="Tekstopmerking"/>
    <w:uiPriority w:val="99"/>
    <w:rsid w:val="00E459F6"/>
    <w:rPr>
      <w:sz w:val="20"/>
      <w:szCs w:val="20"/>
    </w:rPr>
  </w:style>
  <w:style w:type="paragraph" w:styleId="Onderwerpvanopmerking">
    <w:name w:val="annotation subject"/>
    <w:basedOn w:val="Tekstopmerking"/>
    <w:next w:val="Tekstopmerking"/>
    <w:link w:val="OnderwerpvanopmerkingChar"/>
    <w:uiPriority w:val="99"/>
    <w:semiHidden/>
    <w:unhideWhenUsed/>
    <w:rsid w:val="00E459F6"/>
    <w:rPr>
      <w:b/>
      <w:bCs/>
    </w:rPr>
  </w:style>
  <w:style w:type="character" w:customStyle="1" w:styleId="OnderwerpvanopmerkingChar">
    <w:name w:val="Onderwerp van opmerking Char"/>
    <w:basedOn w:val="TekstopmerkingChar"/>
    <w:link w:val="Onderwerpvanopmerking"/>
    <w:uiPriority w:val="99"/>
    <w:semiHidden/>
    <w:rsid w:val="00E459F6"/>
    <w:rPr>
      <w:b/>
      <w:bCs/>
      <w:sz w:val="20"/>
      <w:szCs w:val="20"/>
    </w:rPr>
  </w:style>
  <w:style w:type="paragraph" w:styleId="Revisie">
    <w:name w:val="Revision"/>
    <w:hidden/>
    <w:uiPriority w:val="99"/>
    <w:semiHidden/>
    <w:rsid w:val="00F4442D"/>
    <w:pPr>
      <w:spacing w:after="0" w:line="240" w:lineRule="auto"/>
    </w:pPr>
  </w:style>
  <w:style w:type="character" w:customStyle="1" w:styleId="jrnl">
    <w:name w:val="jrnl"/>
    <w:basedOn w:val="Standaardalinea-lettertype"/>
    <w:rsid w:val="00F4442D"/>
  </w:style>
  <w:style w:type="paragraph" w:customStyle="1" w:styleId="title1">
    <w:name w:val="title1"/>
    <w:basedOn w:val="Standaard"/>
    <w:rsid w:val="007F1A88"/>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Standaard"/>
    <w:rsid w:val="007F1A88"/>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Standaard"/>
    <w:rsid w:val="007F1A88"/>
    <w:pPr>
      <w:spacing w:after="0" w:line="240" w:lineRule="auto"/>
    </w:pPr>
    <w:rPr>
      <w:rFonts w:ascii="Times New Roman" w:eastAsia="Times New Roman" w:hAnsi="Times New Roman" w:cs="Times New Roman"/>
      <w:lang w:val="en-US"/>
    </w:rPr>
  </w:style>
  <w:style w:type="character" w:customStyle="1" w:styleId="highlight2">
    <w:name w:val="highlight2"/>
    <w:basedOn w:val="Standaardalinea-lettertype"/>
    <w:rsid w:val="004232C3"/>
  </w:style>
  <w:style w:type="character" w:customStyle="1" w:styleId="st">
    <w:name w:val="st"/>
    <w:basedOn w:val="Standaardalinea-lettertype"/>
    <w:rsid w:val="00E96B38"/>
  </w:style>
  <w:style w:type="character" w:styleId="Hyperlink">
    <w:name w:val="Hyperlink"/>
    <w:basedOn w:val="Standaardalinea-lettertype"/>
    <w:uiPriority w:val="99"/>
    <w:semiHidden/>
    <w:unhideWhenUsed/>
    <w:rsid w:val="001C5B5F"/>
    <w:rPr>
      <w:color w:val="0000FF"/>
      <w:u w:val="single"/>
    </w:rPr>
  </w:style>
  <w:style w:type="paragraph" w:customStyle="1" w:styleId="Titel1">
    <w:name w:val="Titel1"/>
    <w:basedOn w:val="Standaard"/>
    <w:rsid w:val="00AD4CCF"/>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sc">
    <w:name w:val="desc"/>
    <w:basedOn w:val="Standaard"/>
    <w:rsid w:val="00AD4CCF"/>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tails">
    <w:name w:val="details"/>
    <w:basedOn w:val="Standaard"/>
    <w:rsid w:val="00AD4CCF"/>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table" w:styleId="Tabelraster">
    <w:name w:val="Table Grid"/>
    <w:basedOn w:val="Standaardtabel"/>
    <w:uiPriority w:val="59"/>
    <w:rsid w:val="00AA7D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A7D78"/>
    <w:pPr>
      <w:autoSpaceDE w:val="0"/>
      <w:autoSpaceDN w:val="0"/>
      <w:adjustRightInd w:val="0"/>
      <w:spacing w:after="0" w:line="240" w:lineRule="auto"/>
    </w:pPr>
    <w:rPr>
      <w:rFonts w:ascii="Arial" w:hAnsi="Arial" w:cs="Arial"/>
      <w:color w:val="000000"/>
      <w:sz w:val="24"/>
      <w:szCs w:val="24"/>
    </w:rPr>
  </w:style>
  <w:style w:type="character" w:styleId="Regelnummer">
    <w:name w:val="line number"/>
    <w:basedOn w:val="Standaardalinea-lettertype"/>
    <w:uiPriority w:val="99"/>
    <w:semiHidden/>
    <w:unhideWhenUsed/>
    <w:rsid w:val="00B15E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92729">
      <w:bodyDiv w:val="1"/>
      <w:marLeft w:val="0"/>
      <w:marRight w:val="0"/>
      <w:marTop w:val="0"/>
      <w:marBottom w:val="0"/>
      <w:divBdr>
        <w:top w:val="none" w:sz="0" w:space="0" w:color="auto"/>
        <w:left w:val="none" w:sz="0" w:space="0" w:color="auto"/>
        <w:bottom w:val="none" w:sz="0" w:space="0" w:color="auto"/>
        <w:right w:val="none" w:sz="0" w:space="0" w:color="auto"/>
      </w:divBdr>
      <w:divsChild>
        <w:div w:id="1015688902">
          <w:marLeft w:val="0"/>
          <w:marRight w:val="1"/>
          <w:marTop w:val="0"/>
          <w:marBottom w:val="0"/>
          <w:divBdr>
            <w:top w:val="none" w:sz="0" w:space="0" w:color="auto"/>
            <w:left w:val="none" w:sz="0" w:space="0" w:color="auto"/>
            <w:bottom w:val="none" w:sz="0" w:space="0" w:color="auto"/>
            <w:right w:val="none" w:sz="0" w:space="0" w:color="auto"/>
          </w:divBdr>
          <w:divsChild>
            <w:div w:id="345836663">
              <w:marLeft w:val="0"/>
              <w:marRight w:val="0"/>
              <w:marTop w:val="0"/>
              <w:marBottom w:val="0"/>
              <w:divBdr>
                <w:top w:val="none" w:sz="0" w:space="0" w:color="auto"/>
                <w:left w:val="none" w:sz="0" w:space="0" w:color="auto"/>
                <w:bottom w:val="none" w:sz="0" w:space="0" w:color="auto"/>
                <w:right w:val="none" w:sz="0" w:space="0" w:color="auto"/>
              </w:divBdr>
              <w:divsChild>
                <w:div w:id="402681697">
                  <w:marLeft w:val="0"/>
                  <w:marRight w:val="1"/>
                  <w:marTop w:val="0"/>
                  <w:marBottom w:val="0"/>
                  <w:divBdr>
                    <w:top w:val="none" w:sz="0" w:space="0" w:color="auto"/>
                    <w:left w:val="none" w:sz="0" w:space="0" w:color="auto"/>
                    <w:bottom w:val="none" w:sz="0" w:space="0" w:color="auto"/>
                    <w:right w:val="none" w:sz="0" w:space="0" w:color="auto"/>
                  </w:divBdr>
                  <w:divsChild>
                    <w:div w:id="79565249">
                      <w:marLeft w:val="0"/>
                      <w:marRight w:val="0"/>
                      <w:marTop w:val="0"/>
                      <w:marBottom w:val="0"/>
                      <w:divBdr>
                        <w:top w:val="none" w:sz="0" w:space="0" w:color="auto"/>
                        <w:left w:val="none" w:sz="0" w:space="0" w:color="auto"/>
                        <w:bottom w:val="none" w:sz="0" w:space="0" w:color="auto"/>
                        <w:right w:val="none" w:sz="0" w:space="0" w:color="auto"/>
                      </w:divBdr>
                      <w:divsChild>
                        <w:div w:id="15228845">
                          <w:marLeft w:val="0"/>
                          <w:marRight w:val="0"/>
                          <w:marTop w:val="0"/>
                          <w:marBottom w:val="0"/>
                          <w:divBdr>
                            <w:top w:val="none" w:sz="0" w:space="0" w:color="auto"/>
                            <w:left w:val="none" w:sz="0" w:space="0" w:color="auto"/>
                            <w:bottom w:val="none" w:sz="0" w:space="0" w:color="auto"/>
                            <w:right w:val="none" w:sz="0" w:space="0" w:color="auto"/>
                          </w:divBdr>
                          <w:divsChild>
                            <w:div w:id="417990209">
                              <w:marLeft w:val="0"/>
                              <w:marRight w:val="0"/>
                              <w:marTop w:val="120"/>
                              <w:marBottom w:val="360"/>
                              <w:divBdr>
                                <w:top w:val="none" w:sz="0" w:space="0" w:color="auto"/>
                                <w:left w:val="none" w:sz="0" w:space="0" w:color="auto"/>
                                <w:bottom w:val="none" w:sz="0" w:space="0" w:color="auto"/>
                                <w:right w:val="none" w:sz="0" w:space="0" w:color="auto"/>
                              </w:divBdr>
                              <w:divsChild>
                                <w:div w:id="1659117584">
                                  <w:marLeft w:val="420"/>
                                  <w:marRight w:val="0"/>
                                  <w:marTop w:val="0"/>
                                  <w:marBottom w:val="0"/>
                                  <w:divBdr>
                                    <w:top w:val="none" w:sz="0" w:space="0" w:color="auto"/>
                                    <w:left w:val="none" w:sz="0" w:space="0" w:color="auto"/>
                                    <w:bottom w:val="none" w:sz="0" w:space="0" w:color="auto"/>
                                    <w:right w:val="none" w:sz="0" w:space="0" w:color="auto"/>
                                  </w:divBdr>
                                  <w:divsChild>
                                    <w:div w:id="554713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150290">
      <w:bodyDiv w:val="1"/>
      <w:marLeft w:val="0"/>
      <w:marRight w:val="0"/>
      <w:marTop w:val="0"/>
      <w:marBottom w:val="0"/>
      <w:divBdr>
        <w:top w:val="none" w:sz="0" w:space="0" w:color="auto"/>
        <w:left w:val="none" w:sz="0" w:space="0" w:color="auto"/>
        <w:bottom w:val="none" w:sz="0" w:space="0" w:color="auto"/>
        <w:right w:val="none" w:sz="0" w:space="0" w:color="auto"/>
      </w:divBdr>
      <w:divsChild>
        <w:div w:id="715083561">
          <w:marLeft w:val="0"/>
          <w:marRight w:val="1"/>
          <w:marTop w:val="0"/>
          <w:marBottom w:val="0"/>
          <w:divBdr>
            <w:top w:val="none" w:sz="0" w:space="0" w:color="auto"/>
            <w:left w:val="none" w:sz="0" w:space="0" w:color="auto"/>
            <w:bottom w:val="none" w:sz="0" w:space="0" w:color="auto"/>
            <w:right w:val="none" w:sz="0" w:space="0" w:color="auto"/>
          </w:divBdr>
          <w:divsChild>
            <w:div w:id="1114209026">
              <w:marLeft w:val="0"/>
              <w:marRight w:val="0"/>
              <w:marTop w:val="0"/>
              <w:marBottom w:val="0"/>
              <w:divBdr>
                <w:top w:val="none" w:sz="0" w:space="0" w:color="auto"/>
                <w:left w:val="none" w:sz="0" w:space="0" w:color="auto"/>
                <w:bottom w:val="none" w:sz="0" w:space="0" w:color="auto"/>
                <w:right w:val="none" w:sz="0" w:space="0" w:color="auto"/>
              </w:divBdr>
              <w:divsChild>
                <w:div w:id="1814522299">
                  <w:marLeft w:val="0"/>
                  <w:marRight w:val="1"/>
                  <w:marTop w:val="0"/>
                  <w:marBottom w:val="0"/>
                  <w:divBdr>
                    <w:top w:val="none" w:sz="0" w:space="0" w:color="auto"/>
                    <w:left w:val="none" w:sz="0" w:space="0" w:color="auto"/>
                    <w:bottom w:val="none" w:sz="0" w:space="0" w:color="auto"/>
                    <w:right w:val="none" w:sz="0" w:space="0" w:color="auto"/>
                  </w:divBdr>
                  <w:divsChild>
                    <w:div w:id="1472089450">
                      <w:marLeft w:val="0"/>
                      <w:marRight w:val="0"/>
                      <w:marTop w:val="0"/>
                      <w:marBottom w:val="0"/>
                      <w:divBdr>
                        <w:top w:val="none" w:sz="0" w:space="0" w:color="auto"/>
                        <w:left w:val="none" w:sz="0" w:space="0" w:color="auto"/>
                        <w:bottom w:val="none" w:sz="0" w:space="0" w:color="auto"/>
                        <w:right w:val="none" w:sz="0" w:space="0" w:color="auto"/>
                      </w:divBdr>
                      <w:divsChild>
                        <w:div w:id="1314260337">
                          <w:marLeft w:val="0"/>
                          <w:marRight w:val="0"/>
                          <w:marTop w:val="0"/>
                          <w:marBottom w:val="0"/>
                          <w:divBdr>
                            <w:top w:val="none" w:sz="0" w:space="0" w:color="auto"/>
                            <w:left w:val="none" w:sz="0" w:space="0" w:color="auto"/>
                            <w:bottom w:val="none" w:sz="0" w:space="0" w:color="auto"/>
                            <w:right w:val="none" w:sz="0" w:space="0" w:color="auto"/>
                          </w:divBdr>
                          <w:divsChild>
                            <w:div w:id="1365980286">
                              <w:marLeft w:val="0"/>
                              <w:marRight w:val="0"/>
                              <w:marTop w:val="120"/>
                              <w:marBottom w:val="360"/>
                              <w:divBdr>
                                <w:top w:val="none" w:sz="0" w:space="0" w:color="auto"/>
                                <w:left w:val="none" w:sz="0" w:space="0" w:color="auto"/>
                                <w:bottom w:val="none" w:sz="0" w:space="0" w:color="auto"/>
                                <w:right w:val="none" w:sz="0" w:space="0" w:color="auto"/>
                              </w:divBdr>
                              <w:divsChild>
                                <w:div w:id="1003581703">
                                  <w:marLeft w:val="420"/>
                                  <w:marRight w:val="0"/>
                                  <w:marTop w:val="0"/>
                                  <w:marBottom w:val="0"/>
                                  <w:divBdr>
                                    <w:top w:val="none" w:sz="0" w:space="0" w:color="auto"/>
                                    <w:left w:val="none" w:sz="0" w:space="0" w:color="auto"/>
                                    <w:bottom w:val="none" w:sz="0" w:space="0" w:color="auto"/>
                                    <w:right w:val="none" w:sz="0" w:space="0" w:color="auto"/>
                                  </w:divBdr>
                                  <w:divsChild>
                                    <w:div w:id="6174162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289408">
      <w:bodyDiv w:val="1"/>
      <w:marLeft w:val="0"/>
      <w:marRight w:val="0"/>
      <w:marTop w:val="0"/>
      <w:marBottom w:val="0"/>
      <w:divBdr>
        <w:top w:val="none" w:sz="0" w:space="0" w:color="auto"/>
        <w:left w:val="none" w:sz="0" w:space="0" w:color="auto"/>
        <w:bottom w:val="none" w:sz="0" w:space="0" w:color="auto"/>
        <w:right w:val="none" w:sz="0" w:space="0" w:color="auto"/>
      </w:divBdr>
      <w:divsChild>
        <w:div w:id="631791076">
          <w:marLeft w:val="0"/>
          <w:marRight w:val="1"/>
          <w:marTop w:val="0"/>
          <w:marBottom w:val="0"/>
          <w:divBdr>
            <w:top w:val="none" w:sz="0" w:space="0" w:color="auto"/>
            <w:left w:val="none" w:sz="0" w:space="0" w:color="auto"/>
            <w:bottom w:val="none" w:sz="0" w:space="0" w:color="auto"/>
            <w:right w:val="none" w:sz="0" w:space="0" w:color="auto"/>
          </w:divBdr>
          <w:divsChild>
            <w:div w:id="348872765">
              <w:marLeft w:val="0"/>
              <w:marRight w:val="0"/>
              <w:marTop w:val="0"/>
              <w:marBottom w:val="0"/>
              <w:divBdr>
                <w:top w:val="none" w:sz="0" w:space="0" w:color="auto"/>
                <w:left w:val="none" w:sz="0" w:space="0" w:color="auto"/>
                <w:bottom w:val="none" w:sz="0" w:space="0" w:color="auto"/>
                <w:right w:val="none" w:sz="0" w:space="0" w:color="auto"/>
              </w:divBdr>
              <w:divsChild>
                <w:div w:id="386611461">
                  <w:marLeft w:val="0"/>
                  <w:marRight w:val="1"/>
                  <w:marTop w:val="0"/>
                  <w:marBottom w:val="0"/>
                  <w:divBdr>
                    <w:top w:val="none" w:sz="0" w:space="0" w:color="auto"/>
                    <w:left w:val="none" w:sz="0" w:space="0" w:color="auto"/>
                    <w:bottom w:val="none" w:sz="0" w:space="0" w:color="auto"/>
                    <w:right w:val="none" w:sz="0" w:space="0" w:color="auto"/>
                  </w:divBdr>
                  <w:divsChild>
                    <w:div w:id="288629529">
                      <w:marLeft w:val="0"/>
                      <w:marRight w:val="0"/>
                      <w:marTop w:val="0"/>
                      <w:marBottom w:val="0"/>
                      <w:divBdr>
                        <w:top w:val="none" w:sz="0" w:space="0" w:color="auto"/>
                        <w:left w:val="none" w:sz="0" w:space="0" w:color="auto"/>
                        <w:bottom w:val="none" w:sz="0" w:space="0" w:color="auto"/>
                        <w:right w:val="none" w:sz="0" w:space="0" w:color="auto"/>
                      </w:divBdr>
                      <w:divsChild>
                        <w:div w:id="780610617">
                          <w:marLeft w:val="0"/>
                          <w:marRight w:val="0"/>
                          <w:marTop w:val="0"/>
                          <w:marBottom w:val="0"/>
                          <w:divBdr>
                            <w:top w:val="none" w:sz="0" w:space="0" w:color="auto"/>
                            <w:left w:val="none" w:sz="0" w:space="0" w:color="auto"/>
                            <w:bottom w:val="none" w:sz="0" w:space="0" w:color="auto"/>
                            <w:right w:val="none" w:sz="0" w:space="0" w:color="auto"/>
                          </w:divBdr>
                          <w:divsChild>
                            <w:div w:id="915745222">
                              <w:marLeft w:val="0"/>
                              <w:marRight w:val="0"/>
                              <w:marTop w:val="120"/>
                              <w:marBottom w:val="360"/>
                              <w:divBdr>
                                <w:top w:val="none" w:sz="0" w:space="0" w:color="auto"/>
                                <w:left w:val="none" w:sz="0" w:space="0" w:color="auto"/>
                                <w:bottom w:val="none" w:sz="0" w:space="0" w:color="auto"/>
                                <w:right w:val="none" w:sz="0" w:space="0" w:color="auto"/>
                              </w:divBdr>
                              <w:divsChild>
                                <w:div w:id="1630160812">
                                  <w:marLeft w:val="420"/>
                                  <w:marRight w:val="0"/>
                                  <w:marTop w:val="0"/>
                                  <w:marBottom w:val="0"/>
                                  <w:divBdr>
                                    <w:top w:val="none" w:sz="0" w:space="0" w:color="auto"/>
                                    <w:left w:val="none" w:sz="0" w:space="0" w:color="auto"/>
                                    <w:bottom w:val="none" w:sz="0" w:space="0" w:color="auto"/>
                                    <w:right w:val="none" w:sz="0" w:space="0" w:color="auto"/>
                                  </w:divBdr>
                                  <w:divsChild>
                                    <w:div w:id="3834062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906485">
      <w:bodyDiv w:val="1"/>
      <w:marLeft w:val="0"/>
      <w:marRight w:val="0"/>
      <w:marTop w:val="0"/>
      <w:marBottom w:val="0"/>
      <w:divBdr>
        <w:top w:val="none" w:sz="0" w:space="0" w:color="auto"/>
        <w:left w:val="none" w:sz="0" w:space="0" w:color="auto"/>
        <w:bottom w:val="none" w:sz="0" w:space="0" w:color="auto"/>
        <w:right w:val="none" w:sz="0" w:space="0" w:color="auto"/>
      </w:divBdr>
      <w:divsChild>
        <w:div w:id="1392193006">
          <w:marLeft w:val="0"/>
          <w:marRight w:val="1"/>
          <w:marTop w:val="0"/>
          <w:marBottom w:val="0"/>
          <w:divBdr>
            <w:top w:val="none" w:sz="0" w:space="0" w:color="auto"/>
            <w:left w:val="none" w:sz="0" w:space="0" w:color="auto"/>
            <w:bottom w:val="none" w:sz="0" w:space="0" w:color="auto"/>
            <w:right w:val="none" w:sz="0" w:space="0" w:color="auto"/>
          </w:divBdr>
          <w:divsChild>
            <w:div w:id="995189492">
              <w:marLeft w:val="0"/>
              <w:marRight w:val="0"/>
              <w:marTop w:val="0"/>
              <w:marBottom w:val="0"/>
              <w:divBdr>
                <w:top w:val="none" w:sz="0" w:space="0" w:color="auto"/>
                <w:left w:val="none" w:sz="0" w:space="0" w:color="auto"/>
                <w:bottom w:val="none" w:sz="0" w:space="0" w:color="auto"/>
                <w:right w:val="none" w:sz="0" w:space="0" w:color="auto"/>
              </w:divBdr>
              <w:divsChild>
                <w:div w:id="1541741114">
                  <w:marLeft w:val="0"/>
                  <w:marRight w:val="1"/>
                  <w:marTop w:val="0"/>
                  <w:marBottom w:val="0"/>
                  <w:divBdr>
                    <w:top w:val="none" w:sz="0" w:space="0" w:color="auto"/>
                    <w:left w:val="none" w:sz="0" w:space="0" w:color="auto"/>
                    <w:bottom w:val="none" w:sz="0" w:space="0" w:color="auto"/>
                    <w:right w:val="none" w:sz="0" w:space="0" w:color="auto"/>
                  </w:divBdr>
                  <w:divsChild>
                    <w:div w:id="425074562">
                      <w:marLeft w:val="0"/>
                      <w:marRight w:val="0"/>
                      <w:marTop w:val="0"/>
                      <w:marBottom w:val="0"/>
                      <w:divBdr>
                        <w:top w:val="none" w:sz="0" w:space="0" w:color="auto"/>
                        <w:left w:val="none" w:sz="0" w:space="0" w:color="auto"/>
                        <w:bottom w:val="none" w:sz="0" w:space="0" w:color="auto"/>
                        <w:right w:val="none" w:sz="0" w:space="0" w:color="auto"/>
                      </w:divBdr>
                      <w:divsChild>
                        <w:div w:id="814446958">
                          <w:marLeft w:val="0"/>
                          <w:marRight w:val="0"/>
                          <w:marTop w:val="0"/>
                          <w:marBottom w:val="0"/>
                          <w:divBdr>
                            <w:top w:val="none" w:sz="0" w:space="0" w:color="auto"/>
                            <w:left w:val="none" w:sz="0" w:space="0" w:color="auto"/>
                            <w:bottom w:val="none" w:sz="0" w:space="0" w:color="auto"/>
                            <w:right w:val="none" w:sz="0" w:space="0" w:color="auto"/>
                          </w:divBdr>
                          <w:divsChild>
                            <w:div w:id="1353192821">
                              <w:marLeft w:val="0"/>
                              <w:marRight w:val="0"/>
                              <w:marTop w:val="120"/>
                              <w:marBottom w:val="360"/>
                              <w:divBdr>
                                <w:top w:val="none" w:sz="0" w:space="0" w:color="auto"/>
                                <w:left w:val="none" w:sz="0" w:space="0" w:color="auto"/>
                                <w:bottom w:val="none" w:sz="0" w:space="0" w:color="auto"/>
                                <w:right w:val="none" w:sz="0" w:space="0" w:color="auto"/>
                              </w:divBdr>
                              <w:divsChild>
                                <w:div w:id="255527719">
                                  <w:marLeft w:val="420"/>
                                  <w:marRight w:val="0"/>
                                  <w:marTop w:val="0"/>
                                  <w:marBottom w:val="0"/>
                                  <w:divBdr>
                                    <w:top w:val="none" w:sz="0" w:space="0" w:color="auto"/>
                                    <w:left w:val="none" w:sz="0" w:space="0" w:color="auto"/>
                                    <w:bottom w:val="none" w:sz="0" w:space="0" w:color="auto"/>
                                    <w:right w:val="none" w:sz="0" w:space="0" w:color="auto"/>
                                  </w:divBdr>
                                  <w:divsChild>
                                    <w:div w:id="13397716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91731">
      <w:bodyDiv w:val="1"/>
      <w:marLeft w:val="0"/>
      <w:marRight w:val="0"/>
      <w:marTop w:val="0"/>
      <w:marBottom w:val="0"/>
      <w:divBdr>
        <w:top w:val="none" w:sz="0" w:space="0" w:color="auto"/>
        <w:left w:val="none" w:sz="0" w:space="0" w:color="auto"/>
        <w:bottom w:val="none" w:sz="0" w:space="0" w:color="auto"/>
        <w:right w:val="none" w:sz="0" w:space="0" w:color="auto"/>
      </w:divBdr>
      <w:divsChild>
        <w:div w:id="1774090686">
          <w:marLeft w:val="0"/>
          <w:marRight w:val="1"/>
          <w:marTop w:val="0"/>
          <w:marBottom w:val="0"/>
          <w:divBdr>
            <w:top w:val="none" w:sz="0" w:space="0" w:color="auto"/>
            <w:left w:val="none" w:sz="0" w:space="0" w:color="auto"/>
            <w:bottom w:val="none" w:sz="0" w:space="0" w:color="auto"/>
            <w:right w:val="none" w:sz="0" w:space="0" w:color="auto"/>
          </w:divBdr>
          <w:divsChild>
            <w:div w:id="170066880">
              <w:marLeft w:val="0"/>
              <w:marRight w:val="0"/>
              <w:marTop w:val="0"/>
              <w:marBottom w:val="0"/>
              <w:divBdr>
                <w:top w:val="none" w:sz="0" w:space="0" w:color="auto"/>
                <w:left w:val="none" w:sz="0" w:space="0" w:color="auto"/>
                <w:bottom w:val="none" w:sz="0" w:space="0" w:color="auto"/>
                <w:right w:val="none" w:sz="0" w:space="0" w:color="auto"/>
              </w:divBdr>
              <w:divsChild>
                <w:div w:id="1838888073">
                  <w:marLeft w:val="0"/>
                  <w:marRight w:val="1"/>
                  <w:marTop w:val="0"/>
                  <w:marBottom w:val="0"/>
                  <w:divBdr>
                    <w:top w:val="none" w:sz="0" w:space="0" w:color="auto"/>
                    <w:left w:val="none" w:sz="0" w:space="0" w:color="auto"/>
                    <w:bottom w:val="none" w:sz="0" w:space="0" w:color="auto"/>
                    <w:right w:val="none" w:sz="0" w:space="0" w:color="auto"/>
                  </w:divBdr>
                  <w:divsChild>
                    <w:div w:id="1207595776">
                      <w:marLeft w:val="0"/>
                      <w:marRight w:val="0"/>
                      <w:marTop w:val="0"/>
                      <w:marBottom w:val="0"/>
                      <w:divBdr>
                        <w:top w:val="none" w:sz="0" w:space="0" w:color="auto"/>
                        <w:left w:val="none" w:sz="0" w:space="0" w:color="auto"/>
                        <w:bottom w:val="none" w:sz="0" w:space="0" w:color="auto"/>
                        <w:right w:val="none" w:sz="0" w:space="0" w:color="auto"/>
                      </w:divBdr>
                      <w:divsChild>
                        <w:div w:id="1437211058">
                          <w:marLeft w:val="0"/>
                          <w:marRight w:val="0"/>
                          <w:marTop w:val="0"/>
                          <w:marBottom w:val="0"/>
                          <w:divBdr>
                            <w:top w:val="none" w:sz="0" w:space="0" w:color="auto"/>
                            <w:left w:val="none" w:sz="0" w:space="0" w:color="auto"/>
                            <w:bottom w:val="none" w:sz="0" w:space="0" w:color="auto"/>
                            <w:right w:val="none" w:sz="0" w:space="0" w:color="auto"/>
                          </w:divBdr>
                          <w:divsChild>
                            <w:div w:id="1732583231">
                              <w:marLeft w:val="0"/>
                              <w:marRight w:val="0"/>
                              <w:marTop w:val="120"/>
                              <w:marBottom w:val="360"/>
                              <w:divBdr>
                                <w:top w:val="none" w:sz="0" w:space="0" w:color="auto"/>
                                <w:left w:val="none" w:sz="0" w:space="0" w:color="auto"/>
                                <w:bottom w:val="none" w:sz="0" w:space="0" w:color="auto"/>
                                <w:right w:val="none" w:sz="0" w:space="0" w:color="auto"/>
                              </w:divBdr>
                              <w:divsChild>
                                <w:div w:id="1380400882">
                                  <w:marLeft w:val="420"/>
                                  <w:marRight w:val="0"/>
                                  <w:marTop w:val="0"/>
                                  <w:marBottom w:val="0"/>
                                  <w:divBdr>
                                    <w:top w:val="none" w:sz="0" w:space="0" w:color="auto"/>
                                    <w:left w:val="none" w:sz="0" w:space="0" w:color="auto"/>
                                    <w:bottom w:val="none" w:sz="0" w:space="0" w:color="auto"/>
                                    <w:right w:val="none" w:sz="0" w:space="0" w:color="auto"/>
                                  </w:divBdr>
                                  <w:divsChild>
                                    <w:div w:id="9386771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0555481">
      <w:bodyDiv w:val="1"/>
      <w:marLeft w:val="0"/>
      <w:marRight w:val="0"/>
      <w:marTop w:val="0"/>
      <w:marBottom w:val="0"/>
      <w:divBdr>
        <w:top w:val="none" w:sz="0" w:space="0" w:color="auto"/>
        <w:left w:val="none" w:sz="0" w:space="0" w:color="auto"/>
        <w:bottom w:val="none" w:sz="0" w:space="0" w:color="auto"/>
        <w:right w:val="none" w:sz="0" w:space="0" w:color="auto"/>
      </w:divBdr>
      <w:divsChild>
        <w:div w:id="729308010">
          <w:marLeft w:val="0"/>
          <w:marRight w:val="1"/>
          <w:marTop w:val="0"/>
          <w:marBottom w:val="0"/>
          <w:divBdr>
            <w:top w:val="none" w:sz="0" w:space="0" w:color="auto"/>
            <w:left w:val="none" w:sz="0" w:space="0" w:color="auto"/>
            <w:bottom w:val="none" w:sz="0" w:space="0" w:color="auto"/>
            <w:right w:val="none" w:sz="0" w:space="0" w:color="auto"/>
          </w:divBdr>
          <w:divsChild>
            <w:div w:id="836264044">
              <w:marLeft w:val="0"/>
              <w:marRight w:val="0"/>
              <w:marTop w:val="0"/>
              <w:marBottom w:val="0"/>
              <w:divBdr>
                <w:top w:val="none" w:sz="0" w:space="0" w:color="auto"/>
                <w:left w:val="none" w:sz="0" w:space="0" w:color="auto"/>
                <w:bottom w:val="none" w:sz="0" w:space="0" w:color="auto"/>
                <w:right w:val="none" w:sz="0" w:space="0" w:color="auto"/>
              </w:divBdr>
              <w:divsChild>
                <w:div w:id="1759400140">
                  <w:marLeft w:val="0"/>
                  <w:marRight w:val="1"/>
                  <w:marTop w:val="0"/>
                  <w:marBottom w:val="0"/>
                  <w:divBdr>
                    <w:top w:val="none" w:sz="0" w:space="0" w:color="auto"/>
                    <w:left w:val="none" w:sz="0" w:space="0" w:color="auto"/>
                    <w:bottom w:val="none" w:sz="0" w:space="0" w:color="auto"/>
                    <w:right w:val="none" w:sz="0" w:space="0" w:color="auto"/>
                  </w:divBdr>
                  <w:divsChild>
                    <w:div w:id="1688217779">
                      <w:marLeft w:val="0"/>
                      <w:marRight w:val="0"/>
                      <w:marTop w:val="0"/>
                      <w:marBottom w:val="0"/>
                      <w:divBdr>
                        <w:top w:val="none" w:sz="0" w:space="0" w:color="auto"/>
                        <w:left w:val="none" w:sz="0" w:space="0" w:color="auto"/>
                        <w:bottom w:val="none" w:sz="0" w:space="0" w:color="auto"/>
                        <w:right w:val="none" w:sz="0" w:space="0" w:color="auto"/>
                      </w:divBdr>
                      <w:divsChild>
                        <w:div w:id="1242980745">
                          <w:marLeft w:val="0"/>
                          <w:marRight w:val="0"/>
                          <w:marTop w:val="0"/>
                          <w:marBottom w:val="0"/>
                          <w:divBdr>
                            <w:top w:val="none" w:sz="0" w:space="0" w:color="auto"/>
                            <w:left w:val="none" w:sz="0" w:space="0" w:color="auto"/>
                            <w:bottom w:val="none" w:sz="0" w:space="0" w:color="auto"/>
                            <w:right w:val="none" w:sz="0" w:space="0" w:color="auto"/>
                          </w:divBdr>
                          <w:divsChild>
                            <w:div w:id="490872592">
                              <w:marLeft w:val="0"/>
                              <w:marRight w:val="0"/>
                              <w:marTop w:val="120"/>
                              <w:marBottom w:val="360"/>
                              <w:divBdr>
                                <w:top w:val="none" w:sz="0" w:space="0" w:color="auto"/>
                                <w:left w:val="none" w:sz="0" w:space="0" w:color="auto"/>
                                <w:bottom w:val="none" w:sz="0" w:space="0" w:color="auto"/>
                                <w:right w:val="none" w:sz="0" w:space="0" w:color="auto"/>
                              </w:divBdr>
                              <w:divsChild>
                                <w:div w:id="1609770971">
                                  <w:marLeft w:val="420"/>
                                  <w:marRight w:val="0"/>
                                  <w:marTop w:val="0"/>
                                  <w:marBottom w:val="0"/>
                                  <w:divBdr>
                                    <w:top w:val="none" w:sz="0" w:space="0" w:color="auto"/>
                                    <w:left w:val="none" w:sz="0" w:space="0" w:color="auto"/>
                                    <w:bottom w:val="none" w:sz="0" w:space="0" w:color="auto"/>
                                    <w:right w:val="none" w:sz="0" w:space="0" w:color="auto"/>
                                  </w:divBdr>
                                  <w:divsChild>
                                    <w:div w:id="4248134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6584612">
      <w:bodyDiv w:val="1"/>
      <w:marLeft w:val="0"/>
      <w:marRight w:val="0"/>
      <w:marTop w:val="0"/>
      <w:marBottom w:val="0"/>
      <w:divBdr>
        <w:top w:val="none" w:sz="0" w:space="0" w:color="auto"/>
        <w:left w:val="none" w:sz="0" w:space="0" w:color="auto"/>
        <w:bottom w:val="none" w:sz="0" w:space="0" w:color="auto"/>
        <w:right w:val="none" w:sz="0" w:space="0" w:color="auto"/>
      </w:divBdr>
      <w:divsChild>
        <w:div w:id="1152024402">
          <w:marLeft w:val="0"/>
          <w:marRight w:val="1"/>
          <w:marTop w:val="0"/>
          <w:marBottom w:val="0"/>
          <w:divBdr>
            <w:top w:val="none" w:sz="0" w:space="0" w:color="auto"/>
            <w:left w:val="none" w:sz="0" w:space="0" w:color="auto"/>
            <w:bottom w:val="none" w:sz="0" w:space="0" w:color="auto"/>
            <w:right w:val="none" w:sz="0" w:space="0" w:color="auto"/>
          </w:divBdr>
          <w:divsChild>
            <w:div w:id="1616402196">
              <w:marLeft w:val="0"/>
              <w:marRight w:val="0"/>
              <w:marTop w:val="0"/>
              <w:marBottom w:val="0"/>
              <w:divBdr>
                <w:top w:val="none" w:sz="0" w:space="0" w:color="auto"/>
                <w:left w:val="none" w:sz="0" w:space="0" w:color="auto"/>
                <w:bottom w:val="none" w:sz="0" w:space="0" w:color="auto"/>
                <w:right w:val="none" w:sz="0" w:space="0" w:color="auto"/>
              </w:divBdr>
              <w:divsChild>
                <w:div w:id="1151947891">
                  <w:marLeft w:val="0"/>
                  <w:marRight w:val="1"/>
                  <w:marTop w:val="0"/>
                  <w:marBottom w:val="0"/>
                  <w:divBdr>
                    <w:top w:val="none" w:sz="0" w:space="0" w:color="auto"/>
                    <w:left w:val="none" w:sz="0" w:space="0" w:color="auto"/>
                    <w:bottom w:val="none" w:sz="0" w:space="0" w:color="auto"/>
                    <w:right w:val="none" w:sz="0" w:space="0" w:color="auto"/>
                  </w:divBdr>
                  <w:divsChild>
                    <w:div w:id="1104763342">
                      <w:marLeft w:val="0"/>
                      <w:marRight w:val="0"/>
                      <w:marTop w:val="0"/>
                      <w:marBottom w:val="0"/>
                      <w:divBdr>
                        <w:top w:val="none" w:sz="0" w:space="0" w:color="auto"/>
                        <w:left w:val="none" w:sz="0" w:space="0" w:color="auto"/>
                        <w:bottom w:val="none" w:sz="0" w:space="0" w:color="auto"/>
                        <w:right w:val="none" w:sz="0" w:space="0" w:color="auto"/>
                      </w:divBdr>
                      <w:divsChild>
                        <w:div w:id="165176482">
                          <w:marLeft w:val="0"/>
                          <w:marRight w:val="0"/>
                          <w:marTop w:val="0"/>
                          <w:marBottom w:val="0"/>
                          <w:divBdr>
                            <w:top w:val="none" w:sz="0" w:space="0" w:color="auto"/>
                            <w:left w:val="none" w:sz="0" w:space="0" w:color="auto"/>
                            <w:bottom w:val="none" w:sz="0" w:space="0" w:color="auto"/>
                            <w:right w:val="none" w:sz="0" w:space="0" w:color="auto"/>
                          </w:divBdr>
                          <w:divsChild>
                            <w:div w:id="684131061">
                              <w:marLeft w:val="0"/>
                              <w:marRight w:val="0"/>
                              <w:marTop w:val="120"/>
                              <w:marBottom w:val="360"/>
                              <w:divBdr>
                                <w:top w:val="none" w:sz="0" w:space="0" w:color="auto"/>
                                <w:left w:val="none" w:sz="0" w:space="0" w:color="auto"/>
                                <w:bottom w:val="none" w:sz="0" w:space="0" w:color="auto"/>
                                <w:right w:val="none" w:sz="0" w:space="0" w:color="auto"/>
                              </w:divBdr>
                              <w:divsChild>
                                <w:div w:id="2125272695">
                                  <w:marLeft w:val="0"/>
                                  <w:marRight w:val="0"/>
                                  <w:marTop w:val="0"/>
                                  <w:marBottom w:val="0"/>
                                  <w:divBdr>
                                    <w:top w:val="none" w:sz="0" w:space="0" w:color="auto"/>
                                    <w:left w:val="none" w:sz="0" w:space="0" w:color="auto"/>
                                    <w:bottom w:val="none" w:sz="0" w:space="0" w:color="auto"/>
                                    <w:right w:val="none" w:sz="0" w:space="0" w:color="auto"/>
                                  </w:divBdr>
                                </w:div>
                                <w:div w:id="15815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3671479">
      <w:bodyDiv w:val="1"/>
      <w:marLeft w:val="0"/>
      <w:marRight w:val="0"/>
      <w:marTop w:val="0"/>
      <w:marBottom w:val="0"/>
      <w:divBdr>
        <w:top w:val="none" w:sz="0" w:space="0" w:color="auto"/>
        <w:left w:val="none" w:sz="0" w:space="0" w:color="auto"/>
        <w:bottom w:val="none" w:sz="0" w:space="0" w:color="auto"/>
        <w:right w:val="none" w:sz="0" w:space="0" w:color="auto"/>
      </w:divBdr>
      <w:divsChild>
        <w:div w:id="803163169">
          <w:marLeft w:val="0"/>
          <w:marRight w:val="1"/>
          <w:marTop w:val="0"/>
          <w:marBottom w:val="0"/>
          <w:divBdr>
            <w:top w:val="none" w:sz="0" w:space="0" w:color="auto"/>
            <w:left w:val="none" w:sz="0" w:space="0" w:color="auto"/>
            <w:bottom w:val="none" w:sz="0" w:space="0" w:color="auto"/>
            <w:right w:val="none" w:sz="0" w:space="0" w:color="auto"/>
          </w:divBdr>
          <w:divsChild>
            <w:div w:id="1960139990">
              <w:marLeft w:val="0"/>
              <w:marRight w:val="0"/>
              <w:marTop w:val="0"/>
              <w:marBottom w:val="0"/>
              <w:divBdr>
                <w:top w:val="none" w:sz="0" w:space="0" w:color="auto"/>
                <w:left w:val="none" w:sz="0" w:space="0" w:color="auto"/>
                <w:bottom w:val="none" w:sz="0" w:space="0" w:color="auto"/>
                <w:right w:val="none" w:sz="0" w:space="0" w:color="auto"/>
              </w:divBdr>
              <w:divsChild>
                <w:div w:id="950479995">
                  <w:marLeft w:val="0"/>
                  <w:marRight w:val="1"/>
                  <w:marTop w:val="0"/>
                  <w:marBottom w:val="0"/>
                  <w:divBdr>
                    <w:top w:val="none" w:sz="0" w:space="0" w:color="auto"/>
                    <w:left w:val="none" w:sz="0" w:space="0" w:color="auto"/>
                    <w:bottom w:val="none" w:sz="0" w:space="0" w:color="auto"/>
                    <w:right w:val="none" w:sz="0" w:space="0" w:color="auto"/>
                  </w:divBdr>
                  <w:divsChild>
                    <w:div w:id="938831678">
                      <w:marLeft w:val="0"/>
                      <w:marRight w:val="0"/>
                      <w:marTop w:val="0"/>
                      <w:marBottom w:val="0"/>
                      <w:divBdr>
                        <w:top w:val="none" w:sz="0" w:space="0" w:color="auto"/>
                        <w:left w:val="none" w:sz="0" w:space="0" w:color="auto"/>
                        <w:bottom w:val="none" w:sz="0" w:space="0" w:color="auto"/>
                        <w:right w:val="none" w:sz="0" w:space="0" w:color="auto"/>
                      </w:divBdr>
                      <w:divsChild>
                        <w:div w:id="1142697808">
                          <w:marLeft w:val="0"/>
                          <w:marRight w:val="0"/>
                          <w:marTop w:val="0"/>
                          <w:marBottom w:val="0"/>
                          <w:divBdr>
                            <w:top w:val="none" w:sz="0" w:space="0" w:color="auto"/>
                            <w:left w:val="none" w:sz="0" w:space="0" w:color="auto"/>
                            <w:bottom w:val="none" w:sz="0" w:space="0" w:color="auto"/>
                            <w:right w:val="none" w:sz="0" w:space="0" w:color="auto"/>
                          </w:divBdr>
                          <w:divsChild>
                            <w:div w:id="1768572861">
                              <w:marLeft w:val="0"/>
                              <w:marRight w:val="0"/>
                              <w:marTop w:val="120"/>
                              <w:marBottom w:val="360"/>
                              <w:divBdr>
                                <w:top w:val="none" w:sz="0" w:space="0" w:color="auto"/>
                                <w:left w:val="none" w:sz="0" w:space="0" w:color="auto"/>
                                <w:bottom w:val="none" w:sz="0" w:space="0" w:color="auto"/>
                                <w:right w:val="none" w:sz="0" w:space="0" w:color="auto"/>
                              </w:divBdr>
                              <w:divsChild>
                                <w:div w:id="828256092">
                                  <w:marLeft w:val="420"/>
                                  <w:marRight w:val="0"/>
                                  <w:marTop w:val="0"/>
                                  <w:marBottom w:val="0"/>
                                  <w:divBdr>
                                    <w:top w:val="none" w:sz="0" w:space="0" w:color="auto"/>
                                    <w:left w:val="none" w:sz="0" w:space="0" w:color="auto"/>
                                    <w:bottom w:val="none" w:sz="0" w:space="0" w:color="auto"/>
                                    <w:right w:val="none" w:sz="0" w:space="0" w:color="auto"/>
                                  </w:divBdr>
                                  <w:divsChild>
                                    <w:div w:id="9326697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9154879">
      <w:bodyDiv w:val="1"/>
      <w:marLeft w:val="0"/>
      <w:marRight w:val="0"/>
      <w:marTop w:val="0"/>
      <w:marBottom w:val="0"/>
      <w:divBdr>
        <w:top w:val="none" w:sz="0" w:space="0" w:color="auto"/>
        <w:left w:val="none" w:sz="0" w:space="0" w:color="auto"/>
        <w:bottom w:val="none" w:sz="0" w:space="0" w:color="auto"/>
        <w:right w:val="none" w:sz="0" w:space="0" w:color="auto"/>
      </w:divBdr>
      <w:divsChild>
        <w:div w:id="1124036219">
          <w:marLeft w:val="0"/>
          <w:marRight w:val="1"/>
          <w:marTop w:val="0"/>
          <w:marBottom w:val="0"/>
          <w:divBdr>
            <w:top w:val="none" w:sz="0" w:space="0" w:color="auto"/>
            <w:left w:val="none" w:sz="0" w:space="0" w:color="auto"/>
            <w:bottom w:val="none" w:sz="0" w:space="0" w:color="auto"/>
            <w:right w:val="none" w:sz="0" w:space="0" w:color="auto"/>
          </w:divBdr>
          <w:divsChild>
            <w:div w:id="461311229">
              <w:marLeft w:val="0"/>
              <w:marRight w:val="0"/>
              <w:marTop w:val="0"/>
              <w:marBottom w:val="0"/>
              <w:divBdr>
                <w:top w:val="none" w:sz="0" w:space="0" w:color="auto"/>
                <w:left w:val="none" w:sz="0" w:space="0" w:color="auto"/>
                <w:bottom w:val="none" w:sz="0" w:space="0" w:color="auto"/>
                <w:right w:val="none" w:sz="0" w:space="0" w:color="auto"/>
              </w:divBdr>
              <w:divsChild>
                <w:div w:id="684983490">
                  <w:marLeft w:val="0"/>
                  <w:marRight w:val="1"/>
                  <w:marTop w:val="0"/>
                  <w:marBottom w:val="0"/>
                  <w:divBdr>
                    <w:top w:val="none" w:sz="0" w:space="0" w:color="auto"/>
                    <w:left w:val="none" w:sz="0" w:space="0" w:color="auto"/>
                    <w:bottom w:val="none" w:sz="0" w:space="0" w:color="auto"/>
                    <w:right w:val="none" w:sz="0" w:space="0" w:color="auto"/>
                  </w:divBdr>
                  <w:divsChild>
                    <w:div w:id="332074640">
                      <w:marLeft w:val="0"/>
                      <w:marRight w:val="0"/>
                      <w:marTop w:val="0"/>
                      <w:marBottom w:val="0"/>
                      <w:divBdr>
                        <w:top w:val="none" w:sz="0" w:space="0" w:color="auto"/>
                        <w:left w:val="none" w:sz="0" w:space="0" w:color="auto"/>
                        <w:bottom w:val="none" w:sz="0" w:space="0" w:color="auto"/>
                        <w:right w:val="none" w:sz="0" w:space="0" w:color="auto"/>
                      </w:divBdr>
                      <w:divsChild>
                        <w:div w:id="81993063">
                          <w:marLeft w:val="0"/>
                          <w:marRight w:val="0"/>
                          <w:marTop w:val="0"/>
                          <w:marBottom w:val="0"/>
                          <w:divBdr>
                            <w:top w:val="none" w:sz="0" w:space="0" w:color="auto"/>
                            <w:left w:val="none" w:sz="0" w:space="0" w:color="auto"/>
                            <w:bottom w:val="none" w:sz="0" w:space="0" w:color="auto"/>
                            <w:right w:val="none" w:sz="0" w:space="0" w:color="auto"/>
                          </w:divBdr>
                          <w:divsChild>
                            <w:div w:id="1180655002">
                              <w:marLeft w:val="0"/>
                              <w:marRight w:val="0"/>
                              <w:marTop w:val="120"/>
                              <w:marBottom w:val="360"/>
                              <w:divBdr>
                                <w:top w:val="none" w:sz="0" w:space="0" w:color="auto"/>
                                <w:left w:val="none" w:sz="0" w:space="0" w:color="auto"/>
                                <w:bottom w:val="none" w:sz="0" w:space="0" w:color="auto"/>
                                <w:right w:val="none" w:sz="0" w:space="0" w:color="auto"/>
                              </w:divBdr>
                              <w:divsChild>
                                <w:div w:id="630400708">
                                  <w:marLeft w:val="420"/>
                                  <w:marRight w:val="0"/>
                                  <w:marTop w:val="0"/>
                                  <w:marBottom w:val="0"/>
                                  <w:divBdr>
                                    <w:top w:val="none" w:sz="0" w:space="0" w:color="auto"/>
                                    <w:left w:val="none" w:sz="0" w:space="0" w:color="auto"/>
                                    <w:bottom w:val="none" w:sz="0" w:space="0" w:color="auto"/>
                                    <w:right w:val="none" w:sz="0" w:space="0" w:color="auto"/>
                                  </w:divBdr>
                                  <w:divsChild>
                                    <w:div w:id="6854074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3859653">
      <w:bodyDiv w:val="1"/>
      <w:marLeft w:val="0"/>
      <w:marRight w:val="0"/>
      <w:marTop w:val="0"/>
      <w:marBottom w:val="0"/>
      <w:divBdr>
        <w:top w:val="none" w:sz="0" w:space="0" w:color="auto"/>
        <w:left w:val="none" w:sz="0" w:space="0" w:color="auto"/>
        <w:bottom w:val="none" w:sz="0" w:space="0" w:color="auto"/>
        <w:right w:val="none" w:sz="0" w:space="0" w:color="auto"/>
      </w:divBdr>
      <w:divsChild>
        <w:div w:id="1432163680">
          <w:marLeft w:val="0"/>
          <w:marRight w:val="1"/>
          <w:marTop w:val="0"/>
          <w:marBottom w:val="0"/>
          <w:divBdr>
            <w:top w:val="none" w:sz="0" w:space="0" w:color="auto"/>
            <w:left w:val="none" w:sz="0" w:space="0" w:color="auto"/>
            <w:bottom w:val="none" w:sz="0" w:space="0" w:color="auto"/>
            <w:right w:val="none" w:sz="0" w:space="0" w:color="auto"/>
          </w:divBdr>
          <w:divsChild>
            <w:div w:id="1525747835">
              <w:marLeft w:val="0"/>
              <w:marRight w:val="0"/>
              <w:marTop w:val="0"/>
              <w:marBottom w:val="0"/>
              <w:divBdr>
                <w:top w:val="none" w:sz="0" w:space="0" w:color="auto"/>
                <w:left w:val="none" w:sz="0" w:space="0" w:color="auto"/>
                <w:bottom w:val="none" w:sz="0" w:space="0" w:color="auto"/>
                <w:right w:val="none" w:sz="0" w:space="0" w:color="auto"/>
              </w:divBdr>
              <w:divsChild>
                <w:div w:id="1447240398">
                  <w:marLeft w:val="0"/>
                  <w:marRight w:val="1"/>
                  <w:marTop w:val="0"/>
                  <w:marBottom w:val="0"/>
                  <w:divBdr>
                    <w:top w:val="none" w:sz="0" w:space="0" w:color="auto"/>
                    <w:left w:val="none" w:sz="0" w:space="0" w:color="auto"/>
                    <w:bottom w:val="none" w:sz="0" w:space="0" w:color="auto"/>
                    <w:right w:val="none" w:sz="0" w:space="0" w:color="auto"/>
                  </w:divBdr>
                  <w:divsChild>
                    <w:div w:id="1343970356">
                      <w:marLeft w:val="0"/>
                      <w:marRight w:val="0"/>
                      <w:marTop w:val="0"/>
                      <w:marBottom w:val="0"/>
                      <w:divBdr>
                        <w:top w:val="none" w:sz="0" w:space="0" w:color="auto"/>
                        <w:left w:val="none" w:sz="0" w:space="0" w:color="auto"/>
                        <w:bottom w:val="none" w:sz="0" w:space="0" w:color="auto"/>
                        <w:right w:val="none" w:sz="0" w:space="0" w:color="auto"/>
                      </w:divBdr>
                      <w:divsChild>
                        <w:div w:id="885213958">
                          <w:marLeft w:val="0"/>
                          <w:marRight w:val="0"/>
                          <w:marTop w:val="0"/>
                          <w:marBottom w:val="0"/>
                          <w:divBdr>
                            <w:top w:val="none" w:sz="0" w:space="0" w:color="auto"/>
                            <w:left w:val="none" w:sz="0" w:space="0" w:color="auto"/>
                            <w:bottom w:val="none" w:sz="0" w:space="0" w:color="auto"/>
                            <w:right w:val="none" w:sz="0" w:space="0" w:color="auto"/>
                          </w:divBdr>
                          <w:divsChild>
                            <w:div w:id="144706916">
                              <w:marLeft w:val="0"/>
                              <w:marRight w:val="0"/>
                              <w:marTop w:val="120"/>
                              <w:marBottom w:val="360"/>
                              <w:divBdr>
                                <w:top w:val="none" w:sz="0" w:space="0" w:color="auto"/>
                                <w:left w:val="none" w:sz="0" w:space="0" w:color="auto"/>
                                <w:bottom w:val="none" w:sz="0" w:space="0" w:color="auto"/>
                                <w:right w:val="none" w:sz="0" w:space="0" w:color="auto"/>
                              </w:divBdr>
                              <w:divsChild>
                                <w:div w:id="231277403">
                                  <w:marLeft w:val="0"/>
                                  <w:marRight w:val="0"/>
                                  <w:marTop w:val="0"/>
                                  <w:marBottom w:val="0"/>
                                  <w:divBdr>
                                    <w:top w:val="none" w:sz="0" w:space="0" w:color="auto"/>
                                    <w:left w:val="none" w:sz="0" w:space="0" w:color="auto"/>
                                    <w:bottom w:val="none" w:sz="0" w:space="0" w:color="auto"/>
                                    <w:right w:val="none" w:sz="0" w:space="0" w:color="auto"/>
                                  </w:divBdr>
                                </w:div>
                                <w:div w:id="687147683">
                                  <w:marLeft w:val="420"/>
                                  <w:marRight w:val="0"/>
                                  <w:marTop w:val="0"/>
                                  <w:marBottom w:val="0"/>
                                  <w:divBdr>
                                    <w:top w:val="none" w:sz="0" w:space="0" w:color="auto"/>
                                    <w:left w:val="none" w:sz="0" w:space="0" w:color="auto"/>
                                    <w:bottom w:val="none" w:sz="0" w:space="0" w:color="auto"/>
                                    <w:right w:val="none" w:sz="0" w:space="0" w:color="auto"/>
                                  </w:divBdr>
                                  <w:divsChild>
                                    <w:div w:id="14300784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2901607">
      <w:bodyDiv w:val="1"/>
      <w:marLeft w:val="0"/>
      <w:marRight w:val="0"/>
      <w:marTop w:val="0"/>
      <w:marBottom w:val="0"/>
      <w:divBdr>
        <w:top w:val="none" w:sz="0" w:space="0" w:color="auto"/>
        <w:left w:val="none" w:sz="0" w:space="0" w:color="auto"/>
        <w:bottom w:val="none" w:sz="0" w:space="0" w:color="auto"/>
        <w:right w:val="none" w:sz="0" w:space="0" w:color="auto"/>
      </w:divBdr>
      <w:divsChild>
        <w:div w:id="628979247">
          <w:marLeft w:val="0"/>
          <w:marRight w:val="1"/>
          <w:marTop w:val="0"/>
          <w:marBottom w:val="0"/>
          <w:divBdr>
            <w:top w:val="none" w:sz="0" w:space="0" w:color="auto"/>
            <w:left w:val="none" w:sz="0" w:space="0" w:color="auto"/>
            <w:bottom w:val="none" w:sz="0" w:space="0" w:color="auto"/>
            <w:right w:val="none" w:sz="0" w:space="0" w:color="auto"/>
          </w:divBdr>
          <w:divsChild>
            <w:div w:id="141431320">
              <w:marLeft w:val="0"/>
              <w:marRight w:val="0"/>
              <w:marTop w:val="0"/>
              <w:marBottom w:val="0"/>
              <w:divBdr>
                <w:top w:val="none" w:sz="0" w:space="0" w:color="auto"/>
                <w:left w:val="none" w:sz="0" w:space="0" w:color="auto"/>
                <w:bottom w:val="none" w:sz="0" w:space="0" w:color="auto"/>
                <w:right w:val="none" w:sz="0" w:space="0" w:color="auto"/>
              </w:divBdr>
              <w:divsChild>
                <w:div w:id="292757603">
                  <w:marLeft w:val="0"/>
                  <w:marRight w:val="1"/>
                  <w:marTop w:val="0"/>
                  <w:marBottom w:val="0"/>
                  <w:divBdr>
                    <w:top w:val="none" w:sz="0" w:space="0" w:color="auto"/>
                    <w:left w:val="none" w:sz="0" w:space="0" w:color="auto"/>
                    <w:bottom w:val="none" w:sz="0" w:space="0" w:color="auto"/>
                    <w:right w:val="none" w:sz="0" w:space="0" w:color="auto"/>
                  </w:divBdr>
                  <w:divsChild>
                    <w:div w:id="213810412">
                      <w:marLeft w:val="0"/>
                      <w:marRight w:val="0"/>
                      <w:marTop w:val="0"/>
                      <w:marBottom w:val="0"/>
                      <w:divBdr>
                        <w:top w:val="none" w:sz="0" w:space="0" w:color="auto"/>
                        <w:left w:val="none" w:sz="0" w:space="0" w:color="auto"/>
                        <w:bottom w:val="none" w:sz="0" w:space="0" w:color="auto"/>
                        <w:right w:val="none" w:sz="0" w:space="0" w:color="auto"/>
                      </w:divBdr>
                      <w:divsChild>
                        <w:div w:id="1074474531">
                          <w:marLeft w:val="0"/>
                          <w:marRight w:val="0"/>
                          <w:marTop w:val="0"/>
                          <w:marBottom w:val="0"/>
                          <w:divBdr>
                            <w:top w:val="none" w:sz="0" w:space="0" w:color="auto"/>
                            <w:left w:val="none" w:sz="0" w:space="0" w:color="auto"/>
                            <w:bottom w:val="none" w:sz="0" w:space="0" w:color="auto"/>
                            <w:right w:val="none" w:sz="0" w:space="0" w:color="auto"/>
                          </w:divBdr>
                          <w:divsChild>
                            <w:div w:id="543248842">
                              <w:marLeft w:val="0"/>
                              <w:marRight w:val="0"/>
                              <w:marTop w:val="120"/>
                              <w:marBottom w:val="360"/>
                              <w:divBdr>
                                <w:top w:val="none" w:sz="0" w:space="0" w:color="auto"/>
                                <w:left w:val="none" w:sz="0" w:space="0" w:color="auto"/>
                                <w:bottom w:val="none" w:sz="0" w:space="0" w:color="auto"/>
                                <w:right w:val="none" w:sz="0" w:space="0" w:color="auto"/>
                              </w:divBdr>
                              <w:divsChild>
                                <w:div w:id="543297111">
                                  <w:marLeft w:val="420"/>
                                  <w:marRight w:val="0"/>
                                  <w:marTop w:val="0"/>
                                  <w:marBottom w:val="0"/>
                                  <w:divBdr>
                                    <w:top w:val="none" w:sz="0" w:space="0" w:color="auto"/>
                                    <w:left w:val="none" w:sz="0" w:space="0" w:color="auto"/>
                                    <w:bottom w:val="none" w:sz="0" w:space="0" w:color="auto"/>
                                    <w:right w:val="none" w:sz="0" w:space="0" w:color="auto"/>
                                  </w:divBdr>
                                  <w:divsChild>
                                    <w:div w:id="1312955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3514372">
      <w:bodyDiv w:val="1"/>
      <w:marLeft w:val="0"/>
      <w:marRight w:val="0"/>
      <w:marTop w:val="0"/>
      <w:marBottom w:val="0"/>
      <w:divBdr>
        <w:top w:val="none" w:sz="0" w:space="0" w:color="auto"/>
        <w:left w:val="none" w:sz="0" w:space="0" w:color="auto"/>
        <w:bottom w:val="none" w:sz="0" w:space="0" w:color="auto"/>
        <w:right w:val="none" w:sz="0" w:space="0" w:color="auto"/>
      </w:divBdr>
      <w:divsChild>
        <w:div w:id="1745907971">
          <w:marLeft w:val="0"/>
          <w:marRight w:val="1"/>
          <w:marTop w:val="0"/>
          <w:marBottom w:val="0"/>
          <w:divBdr>
            <w:top w:val="none" w:sz="0" w:space="0" w:color="auto"/>
            <w:left w:val="none" w:sz="0" w:space="0" w:color="auto"/>
            <w:bottom w:val="none" w:sz="0" w:space="0" w:color="auto"/>
            <w:right w:val="none" w:sz="0" w:space="0" w:color="auto"/>
          </w:divBdr>
          <w:divsChild>
            <w:div w:id="1305504084">
              <w:marLeft w:val="0"/>
              <w:marRight w:val="0"/>
              <w:marTop w:val="0"/>
              <w:marBottom w:val="0"/>
              <w:divBdr>
                <w:top w:val="none" w:sz="0" w:space="0" w:color="auto"/>
                <w:left w:val="none" w:sz="0" w:space="0" w:color="auto"/>
                <w:bottom w:val="none" w:sz="0" w:space="0" w:color="auto"/>
                <w:right w:val="none" w:sz="0" w:space="0" w:color="auto"/>
              </w:divBdr>
              <w:divsChild>
                <w:div w:id="1922828878">
                  <w:marLeft w:val="0"/>
                  <w:marRight w:val="1"/>
                  <w:marTop w:val="0"/>
                  <w:marBottom w:val="0"/>
                  <w:divBdr>
                    <w:top w:val="none" w:sz="0" w:space="0" w:color="auto"/>
                    <w:left w:val="none" w:sz="0" w:space="0" w:color="auto"/>
                    <w:bottom w:val="none" w:sz="0" w:space="0" w:color="auto"/>
                    <w:right w:val="none" w:sz="0" w:space="0" w:color="auto"/>
                  </w:divBdr>
                  <w:divsChild>
                    <w:div w:id="403575902">
                      <w:marLeft w:val="0"/>
                      <w:marRight w:val="0"/>
                      <w:marTop w:val="0"/>
                      <w:marBottom w:val="0"/>
                      <w:divBdr>
                        <w:top w:val="none" w:sz="0" w:space="0" w:color="auto"/>
                        <w:left w:val="none" w:sz="0" w:space="0" w:color="auto"/>
                        <w:bottom w:val="none" w:sz="0" w:space="0" w:color="auto"/>
                        <w:right w:val="none" w:sz="0" w:space="0" w:color="auto"/>
                      </w:divBdr>
                      <w:divsChild>
                        <w:div w:id="1390572636">
                          <w:marLeft w:val="0"/>
                          <w:marRight w:val="0"/>
                          <w:marTop w:val="0"/>
                          <w:marBottom w:val="0"/>
                          <w:divBdr>
                            <w:top w:val="none" w:sz="0" w:space="0" w:color="auto"/>
                            <w:left w:val="none" w:sz="0" w:space="0" w:color="auto"/>
                            <w:bottom w:val="none" w:sz="0" w:space="0" w:color="auto"/>
                            <w:right w:val="none" w:sz="0" w:space="0" w:color="auto"/>
                          </w:divBdr>
                          <w:divsChild>
                            <w:div w:id="1973780468">
                              <w:marLeft w:val="0"/>
                              <w:marRight w:val="0"/>
                              <w:marTop w:val="120"/>
                              <w:marBottom w:val="360"/>
                              <w:divBdr>
                                <w:top w:val="none" w:sz="0" w:space="0" w:color="auto"/>
                                <w:left w:val="none" w:sz="0" w:space="0" w:color="auto"/>
                                <w:bottom w:val="none" w:sz="0" w:space="0" w:color="auto"/>
                                <w:right w:val="none" w:sz="0" w:space="0" w:color="auto"/>
                              </w:divBdr>
                              <w:divsChild>
                                <w:div w:id="686370642">
                                  <w:marLeft w:val="420"/>
                                  <w:marRight w:val="0"/>
                                  <w:marTop w:val="0"/>
                                  <w:marBottom w:val="0"/>
                                  <w:divBdr>
                                    <w:top w:val="none" w:sz="0" w:space="0" w:color="auto"/>
                                    <w:left w:val="none" w:sz="0" w:space="0" w:color="auto"/>
                                    <w:bottom w:val="none" w:sz="0" w:space="0" w:color="auto"/>
                                    <w:right w:val="none" w:sz="0" w:space="0" w:color="auto"/>
                                  </w:divBdr>
                                  <w:divsChild>
                                    <w:div w:id="14220279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5326592">
      <w:bodyDiv w:val="1"/>
      <w:marLeft w:val="0"/>
      <w:marRight w:val="0"/>
      <w:marTop w:val="0"/>
      <w:marBottom w:val="0"/>
      <w:divBdr>
        <w:top w:val="none" w:sz="0" w:space="0" w:color="auto"/>
        <w:left w:val="none" w:sz="0" w:space="0" w:color="auto"/>
        <w:bottom w:val="none" w:sz="0" w:space="0" w:color="auto"/>
        <w:right w:val="none" w:sz="0" w:space="0" w:color="auto"/>
      </w:divBdr>
      <w:divsChild>
        <w:div w:id="541943339">
          <w:marLeft w:val="0"/>
          <w:marRight w:val="1"/>
          <w:marTop w:val="0"/>
          <w:marBottom w:val="0"/>
          <w:divBdr>
            <w:top w:val="none" w:sz="0" w:space="0" w:color="auto"/>
            <w:left w:val="none" w:sz="0" w:space="0" w:color="auto"/>
            <w:bottom w:val="none" w:sz="0" w:space="0" w:color="auto"/>
            <w:right w:val="none" w:sz="0" w:space="0" w:color="auto"/>
          </w:divBdr>
          <w:divsChild>
            <w:div w:id="1265721548">
              <w:marLeft w:val="0"/>
              <w:marRight w:val="0"/>
              <w:marTop w:val="0"/>
              <w:marBottom w:val="0"/>
              <w:divBdr>
                <w:top w:val="none" w:sz="0" w:space="0" w:color="auto"/>
                <w:left w:val="none" w:sz="0" w:space="0" w:color="auto"/>
                <w:bottom w:val="none" w:sz="0" w:space="0" w:color="auto"/>
                <w:right w:val="none" w:sz="0" w:space="0" w:color="auto"/>
              </w:divBdr>
              <w:divsChild>
                <w:div w:id="57943084">
                  <w:marLeft w:val="0"/>
                  <w:marRight w:val="1"/>
                  <w:marTop w:val="0"/>
                  <w:marBottom w:val="0"/>
                  <w:divBdr>
                    <w:top w:val="none" w:sz="0" w:space="0" w:color="auto"/>
                    <w:left w:val="none" w:sz="0" w:space="0" w:color="auto"/>
                    <w:bottom w:val="none" w:sz="0" w:space="0" w:color="auto"/>
                    <w:right w:val="none" w:sz="0" w:space="0" w:color="auto"/>
                  </w:divBdr>
                  <w:divsChild>
                    <w:div w:id="368336319">
                      <w:marLeft w:val="0"/>
                      <w:marRight w:val="0"/>
                      <w:marTop w:val="0"/>
                      <w:marBottom w:val="0"/>
                      <w:divBdr>
                        <w:top w:val="none" w:sz="0" w:space="0" w:color="auto"/>
                        <w:left w:val="none" w:sz="0" w:space="0" w:color="auto"/>
                        <w:bottom w:val="none" w:sz="0" w:space="0" w:color="auto"/>
                        <w:right w:val="none" w:sz="0" w:space="0" w:color="auto"/>
                      </w:divBdr>
                      <w:divsChild>
                        <w:div w:id="199511953">
                          <w:marLeft w:val="0"/>
                          <w:marRight w:val="0"/>
                          <w:marTop w:val="0"/>
                          <w:marBottom w:val="0"/>
                          <w:divBdr>
                            <w:top w:val="none" w:sz="0" w:space="0" w:color="auto"/>
                            <w:left w:val="none" w:sz="0" w:space="0" w:color="auto"/>
                            <w:bottom w:val="none" w:sz="0" w:space="0" w:color="auto"/>
                            <w:right w:val="none" w:sz="0" w:space="0" w:color="auto"/>
                          </w:divBdr>
                          <w:divsChild>
                            <w:div w:id="863713191">
                              <w:marLeft w:val="0"/>
                              <w:marRight w:val="0"/>
                              <w:marTop w:val="120"/>
                              <w:marBottom w:val="360"/>
                              <w:divBdr>
                                <w:top w:val="none" w:sz="0" w:space="0" w:color="auto"/>
                                <w:left w:val="none" w:sz="0" w:space="0" w:color="auto"/>
                                <w:bottom w:val="none" w:sz="0" w:space="0" w:color="auto"/>
                                <w:right w:val="none" w:sz="0" w:space="0" w:color="auto"/>
                              </w:divBdr>
                              <w:divsChild>
                                <w:div w:id="834492086">
                                  <w:marLeft w:val="420"/>
                                  <w:marRight w:val="0"/>
                                  <w:marTop w:val="0"/>
                                  <w:marBottom w:val="0"/>
                                  <w:divBdr>
                                    <w:top w:val="none" w:sz="0" w:space="0" w:color="auto"/>
                                    <w:left w:val="none" w:sz="0" w:space="0" w:color="auto"/>
                                    <w:bottom w:val="none" w:sz="0" w:space="0" w:color="auto"/>
                                    <w:right w:val="none" w:sz="0" w:space="0" w:color="auto"/>
                                  </w:divBdr>
                                  <w:divsChild>
                                    <w:div w:id="11636201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9080886">
      <w:bodyDiv w:val="1"/>
      <w:marLeft w:val="0"/>
      <w:marRight w:val="0"/>
      <w:marTop w:val="0"/>
      <w:marBottom w:val="0"/>
      <w:divBdr>
        <w:top w:val="none" w:sz="0" w:space="0" w:color="auto"/>
        <w:left w:val="none" w:sz="0" w:space="0" w:color="auto"/>
        <w:bottom w:val="none" w:sz="0" w:space="0" w:color="auto"/>
        <w:right w:val="none" w:sz="0" w:space="0" w:color="auto"/>
      </w:divBdr>
      <w:divsChild>
        <w:div w:id="1617371059">
          <w:marLeft w:val="0"/>
          <w:marRight w:val="1"/>
          <w:marTop w:val="0"/>
          <w:marBottom w:val="0"/>
          <w:divBdr>
            <w:top w:val="none" w:sz="0" w:space="0" w:color="auto"/>
            <w:left w:val="none" w:sz="0" w:space="0" w:color="auto"/>
            <w:bottom w:val="none" w:sz="0" w:space="0" w:color="auto"/>
            <w:right w:val="none" w:sz="0" w:space="0" w:color="auto"/>
          </w:divBdr>
          <w:divsChild>
            <w:div w:id="224226160">
              <w:marLeft w:val="0"/>
              <w:marRight w:val="0"/>
              <w:marTop w:val="0"/>
              <w:marBottom w:val="0"/>
              <w:divBdr>
                <w:top w:val="none" w:sz="0" w:space="0" w:color="auto"/>
                <w:left w:val="none" w:sz="0" w:space="0" w:color="auto"/>
                <w:bottom w:val="none" w:sz="0" w:space="0" w:color="auto"/>
                <w:right w:val="none" w:sz="0" w:space="0" w:color="auto"/>
              </w:divBdr>
              <w:divsChild>
                <w:div w:id="1603418820">
                  <w:marLeft w:val="0"/>
                  <w:marRight w:val="1"/>
                  <w:marTop w:val="0"/>
                  <w:marBottom w:val="0"/>
                  <w:divBdr>
                    <w:top w:val="none" w:sz="0" w:space="0" w:color="auto"/>
                    <w:left w:val="none" w:sz="0" w:space="0" w:color="auto"/>
                    <w:bottom w:val="none" w:sz="0" w:space="0" w:color="auto"/>
                    <w:right w:val="none" w:sz="0" w:space="0" w:color="auto"/>
                  </w:divBdr>
                  <w:divsChild>
                    <w:div w:id="700008399">
                      <w:marLeft w:val="0"/>
                      <w:marRight w:val="0"/>
                      <w:marTop w:val="0"/>
                      <w:marBottom w:val="0"/>
                      <w:divBdr>
                        <w:top w:val="none" w:sz="0" w:space="0" w:color="auto"/>
                        <w:left w:val="none" w:sz="0" w:space="0" w:color="auto"/>
                        <w:bottom w:val="none" w:sz="0" w:space="0" w:color="auto"/>
                        <w:right w:val="none" w:sz="0" w:space="0" w:color="auto"/>
                      </w:divBdr>
                      <w:divsChild>
                        <w:div w:id="838472559">
                          <w:marLeft w:val="0"/>
                          <w:marRight w:val="0"/>
                          <w:marTop w:val="0"/>
                          <w:marBottom w:val="0"/>
                          <w:divBdr>
                            <w:top w:val="none" w:sz="0" w:space="0" w:color="auto"/>
                            <w:left w:val="none" w:sz="0" w:space="0" w:color="auto"/>
                            <w:bottom w:val="none" w:sz="0" w:space="0" w:color="auto"/>
                            <w:right w:val="none" w:sz="0" w:space="0" w:color="auto"/>
                          </w:divBdr>
                          <w:divsChild>
                            <w:div w:id="893859181">
                              <w:marLeft w:val="0"/>
                              <w:marRight w:val="0"/>
                              <w:marTop w:val="120"/>
                              <w:marBottom w:val="360"/>
                              <w:divBdr>
                                <w:top w:val="none" w:sz="0" w:space="0" w:color="auto"/>
                                <w:left w:val="none" w:sz="0" w:space="0" w:color="auto"/>
                                <w:bottom w:val="none" w:sz="0" w:space="0" w:color="auto"/>
                                <w:right w:val="none" w:sz="0" w:space="0" w:color="auto"/>
                              </w:divBdr>
                              <w:divsChild>
                                <w:div w:id="965623507">
                                  <w:marLeft w:val="420"/>
                                  <w:marRight w:val="0"/>
                                  <w:marTop w:val="0"/>
                                  <w:marBottom w:val="0"/>
                                  <w:divBdr>
                                    <w:top w:val="none" w:sz="0" w:space="0" w:color="auto"/>
                                    <w:left w:val="none" w:sz="0" w:space="0" w:color="auto"/>
                                    <w:bottom w:val="none" w:sz="0" w:space="0" w:color="auto"/>
                                    <w:right w:val="none" w:sz="0" w:space="0" w:color="auto"/>
                                  </w:divBdr>
                                  <w:divsChild>
                                    <w:div w:id="19309186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7261618">
      <w:bodyDiv w:val="1"/>
      <w:marLeft w:val="0"/>
      <w:marRight w:val="0"/>
      <w:marTop w:val="0"/>
      <w:marBottom w:val="0"/>
      <w:divBdr>
        <w:top w:val="none" w:sz="0" w:space="0" w:color="auto"/>
        <w:left w:val="none" w:sz="0" w:space="0" w:color="auto"/>
        <w:bottom w:val="none" w:sz="0" w:space="0" w:color="auto"/>
        <w:right w:val="none" w:sz="0" w:space="0" w:color="auto"/>
      </w:divBdr>
      <w:divsChild>
        <w:div w:id="416678353">
          <w:marLeft w:val="0"/>
          <w:marRight w:val="1"/>
          <w:marTop w:val="0"/>
          <w:marBottom w:val="0"/>
          <w:divBdr>
            <w:top w:val="none" w:sz="0" w:space="0" w:color="auto"/>
            <w:left w:val="none" w:sz="0" w:space="0" w:color="auto"/>
            <w:bottom w:val="none" w:sz="0" w:space="0" w:color="auto"/>
            <w:right w:val="none" w:sz="0" w:space="0" w:color="auto"/>
          </w:divBdr>
          <w:divsChild>
            <w:div w:id="658077718">
              <w:marLeft w:val="0"/>
              <w:marRight w:val="0"/>
              <w:marTop w:val="0"/>
              <w:marBottom w:val="0"/>
              <w:divBdr>
                <w:top w:val="none" w:sz="0" w:space="0" w:color="auto"/>
                <w:left w:val="none" w:sz="0" w:space="0" w:color="auto"/>
                <w:bottom w:val="none" w:sz="0" w:space="0" w:color="auto"/>
                <w:right w:val="none" w:sz="0" w:space="0" w:color="auto"/>
              </w:divBdr>
              <w:divsChild>
                <w:div w:id="1303971394">
                  <w:marLeft w:val="0"/>
                  <w:marRight w:val="1"/>
                  <w:marTop w:val="0"/>
                  <w:marBottom w:val="0"/>
                  <w:divBdr>
                    <w:top w:val="none" w:sz="0" w:space="0" w:color="auto"/>
                    <w:left w:val="none" w:sz="0" w:space="0" w:color="auto"/>
                    <w:bottom w:val="none" w:sz="0" w:space="0" w:color="auto"/>
                    <w:right w:val="none" w:sz="0" w:space="0" w:color="auto"/>
                  </w:divBdr>
                  <w:divsChild>
                    <w:div w:id="1850827555">
                      <w:marLeft w:val="0"/>
                      <w:marRight w:val="0"/>
                      <w:marTop w:val="0"/>
                      <w:marBottom w:val="0"/>
                      <w:divBdr>
                        <w:top w:val="none" w:sz="0" w:space="0" w:color="auto"/>
                        <w:left w:val="none" w:sz="0" w:space="0" w:color="auto"/>
                        <w:bottom w:val="none" w:sz="0" w:space="0" w:color="auto"/>
                        <w:right w:val="none" w:sz="0" w:space="0" w:color="auto"/>
                      </w:divBdr>
                      <w:divsChild>
                        <w:div w:id="1736926278">
                          <w:marLeft w:val="0"/>
                          <w:marRight w:val="0"/>
                          <w:marTop w:val="0"/>
                          <w:marBottom w:val="0"/>
                          <w:divBdr>
                            <w:top w:val="none" w:sz="0" w:space="0" w:color="auto"/>
                            <w:left w:val="none" w:sz="0" w:space="0" w:color="auto"/>
                            <w:bottom w:val="none" w:sz="0" w:space="0" w:color="auto"/>
                            <w:right w:val="none" w:sz="0" w:space="0" w:color="auto"/>
                          </w:divBdr>
                          <w:divsChild>
                            <w:div w:id="1327130961">
                              <w:marLeft w:val="0"/>
                              <w:marRight w:val="0"/>
                              <w:marTop w:val="120"/>
                              <w:marBottom w:val="360"/>
                              <w:divBdr>
                                <w:top w:val="none" w:sz="0" w:space="0" w:color="auto"/>
                                <w:left w:val="none" w:sz="0" w:space="0" w:color="auto"/>
                                <w:bottom w:val="none" w:sz="0" w:space="0" w:color="auto"/>
                                <w:right w:val="none" w:sz="0" w:space="0" w:color="auto"/>
                              </w:divBdr>
                              <w:divsChild>
                                <w:div w:id="1242983380">
                                  <w:marLeft w:val="420"/>
                                  <w:marRight w:val="0"/>
                                  <w:marTop w:val="0"/>
                                  <w:marBottom w:val="0"/>
                                  <w:divBdr>
                                    <w:top w:val="none" w:sz="0" w:space="0" w:color="auto"/>
                                    <w:left w:val="none" w:sz="0" w:space="0" w:color="auto"/>
                                    <w:bottom w:val="none" w:sz="0" w:space="0" w:color="auto"/>
                                    <w:right w:val="none" w:sz="0" w:space="0" w:color="auto"/>
                                  </w:divBdr>
                                  <w:divsChild>
                                    <w:div w:id="20741141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4444419">
      <w:bodyDiv w:val="1"/>
      <w:marLeft w:val="0"/>
      <w:marRight w:val="0"/>
      <w:marTop w:val="0"/>
      <w:marBottom w:val="0"/>
      <w:divBdr>
        <w:top w:val="none" w:sz="0" w:space="0" w:color="auto"/>
        <w:left w:val="none" w:sz="0" w:space="0" w:color="auto"/>
        <w:bottom w:val="none" w:sz="0" w:space="0" w:color="auto"/>
        <w:right w:val="none" w:sz="0" w:space="0" w:color="auto"/>
      </w:divBdr>
      <w:divsChild>
        <w:div w:id="917864256">
          <w:marLeft w:val="0"/>
          <w:marRight w:val="0"/>
          <w:marTop w:val="0"/>
          <w:marBottom w:val="0"/>
          <w:divBdr>
            <w:top w:val="none" w:sz="0" w:space="0" w:color="auto"/>
            <w:left w:val="none" w:sz="0" w:space="0" w:color="auto"/>
            <w:bottom w:val="none" w:sz="0" w:space="0" w:color="auto"/>
            <w:right w:val="none" w:sz="0" w:space="0" w:color="auto"/>
          </w:divBdr>
        </w:div>
        <w:div w:id="2064911889">
          <w:marLeft w:val="0"/>
          <w:marRight w:val="0"/>
          <w:marTop w:val="0"/>
          <w:marBottom w:val="0"/>
          <w:divBdr>
            <w:top w:val="none" w:sz="0" w:space="0" w:color="auto"/>
            <w:left w:val="none" w:sz="0" w:space="0" w:color="auto"/>
            <w:bottom w:val="none" w:sz="0" w:space="0" w:color="auto"/>
            <w:right w:val="none" w:sz="0" w:space="0" w:color="auto"/>
          </w:divBdr>
        </w:div>
      </w:divsChild>
    </w:div>
    <w:div w:id="841552751">
      <w:bodyDiv w:val="1"/>
      <w:marLeft w:val="0"/>
      <w:marRight w:val="0"/>
      <w:marTop w:val="0"/>
      <w:marBottom w:val="0"/>
      <w:divBdr>
        <w:top w:val="none" w:sz="0" w:space="0" w:color="auto"/>
        <w:left w:val="none" w:sz="0" w:space="0" w:color="auto"/>
        <w:bottom w:val="none" w:sz="0" w:space="0" w:color="auto"/>
        <w:right w:val="none" w:sz="0" w:space="0" w:color="auto"/>
      </w:divBdr>
      <w:divsChild>
        <w:div w:id="991257458">
          <w:marLeft w:val="0"/>
          <w:marRight w:val="1"/>
          <w:marTop w:val="0"/>
          <w:marBottom w:val="0"/>
          <w:divBdr>
            <w:top w:val="none" w:sz="0" w:space="0" w:color="auto"/>
            <w:left w:val="none" w:sz="0" w:space="0" w:color="auto"/>
            <w:bottom w:val="none" w:sz="0" w:space="0" w:color="auto"/>
            <w:right w:val="none" w:sz="0" w:space="0" w:color="auto"/>
          </w:divBdr>
          <w:divsChild>
            <w:div w:id="236978745">
              <w:marLeft w:val="0"/>
              <w:marRight w:val="0"/>
              <w:marTop w:val="0"/>
              <w:marBottom w:val="0"/>
              <w:divBdr>
                <w:top w:val="none" w:sz="0" w:space="0" w:color="auto"/>
                <w:left w:val="none" w:sz="0" w:space="0" w:color="auto"/>
                <w:bottom w:val="none" w:sz="0" w:space="0" w:color="auto"/>
                <w:right w:val="none" w:sz="0" w:space="0" w:color="auto"/>
              </w:divBdr>
              <w:divsChild>
                <w:div w:id="431628624">
                  <w:marLeft w:val="0"/>
                  <w:marRight w:val="1"/>
                  <w:marTop w:val="0"/>
                  <w:marBottom w:val="0"/>
                  <w:divBdr>
                    <w:top w:val="none" w:sz="0" w:space="0" w:color="auto"/>
                    <w:left w:val="none" w:sz="0" w:space="0" w:color="auto"/>
                    <w:bottom w:val="none" w:sz="0" w:space="0" w:color="auto"/>
                    <w:right w:val="none" w:sz="0" w:space="0" w:color="auto"/>
                  </w:divBdr>
                  <w:divsChild>
                    <w:div w:id="1374161201">
                      <w:marLeft w:val="0"/>
                      <w:marRight w:val="0"/>
                      <w:marTop w:val="0"/>
                      <w:marBottom w:val="0"/>
                      <w:divBdr>
                        <w:top w:val="none" w:sz="0" w:space="0" w:color="auto"/>
                        <w:left w:val="none" w:sz="0" w:space="0" w:color="auto"/>
                        <w:bottom w:val="none" w:sz="0" w:space="0" w:color="auto"/>
                        <w:right w:val="none" w:sz="0" w:space="0" w:color="auto"/>
                      </w:divBdr>
                      <w:divsChild>
                        <w:div w:id="1408380610">
                          <w:marLeft w:val="0"/>
                          <w:marRight w:val="0"/>
                          <w:marTop w:val="0"/>
                          <w:marBottom w:val="0"/>
                          <w:divBdr>
                            <w:top w:val="none" w:sz="0" w:space="0" w:color="auto"/>
                            <w:left w:val="none" w:sz="0" w:space="0" w:color="auto"/>
                            <w:bottom w:val="none" w:sz="0" w:space="0" w:color="auto"/>
                            <w:right w:val="none" w:sz="0" w:space="0" w:color="auto"/>
                          </w:divBdr>
                          <w:divsChild>
                            <w:div w:id="1158770267">
                              <w:marLeft w:val="0"/>
                              <w:marRight w:val="0"/>
                              <w:marTop w:val="120"/>
                              <w:marBottom w:val="360"/>
                              <w:divBdr>
                                <w:top w:val="none" w:sz="0" w:space="0" w:color="auto"/>
                                <w:left w:val="none" w:sz="0" w:space="0" w:color="auto"/>
                                <w:bottom w:val="none" w:sz="0" w:space="0" w:color="auto"/>
                                <w:right w:val="none" w:sz="0" w:space="0" w:color="auto"/>
                              </w:divBdr>
                              <w:divsChild>
                                <w:div w:id="881861613">
                                  <w:marLeft w:val="420"/>
                                  <w:marRight w:val="0"/>
                                  <w:marTop w:val="0"/>
                                  <w:marBottom w:val="0"/>
                                  <w:divBdr>
                                    <w:top w:val="none" w:sz="0" w:space="0" w:color="auto"/>
                                    <w:left w:val="none" w:sz="0" w:space="0" w:color="auto"/>
                                    <w:bottom w:val="none" w:sz="0" w:space="0" w:color="auto"/>
                                    <w:right w:val="none" w:sz="0" w:space="0" w:color="auto"/>
                                  </w:divBdr>
                                  <w:divsChild>
                                    <w:div w:id="11273100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7056817">
      <w:bodyDiv w:val="1"/>
      <w:marLeft w:val="0"/>
      <w:marRight w:val="0"/>
      <w:marTop w:val="0"/>
      <w:marBottom w:val="0"/>
      <w:divBdr>
        <w:top w:val="none" w:sz="0" w:space="0" w:color="auto"/>
        <w:left w:val="none" w:sz="0" w:space="0" w:color="auto"/>
        <w:bottom w:val="none" w:sz="0" w:space="0" w:color="auto"/>
        <w:right w:val="none" w:sz="0" w:space="0" w:color="auto"/>
      </w:divBdr>
      <w:divsChild>
        <w:div w:id="1147891821">
          <w:marLeft w:val="0"/>
          <w:marRight w:val="1"/>
          <w:marTop w:val="0"/>
          <w:marBottom w:val="0"/>
          <w:divBdr>
            <w:top w:val="none" w:sz="0" w:space="0" w:color="auto"/>
            <w:left w:val="none" w:sz="0" w:space="0" w:color="auto"/>
            <w:bottom w:val="none" w:sz="0" w:space="0" w:color="auto"/>
            <w:right w:val="none" w:sz="0" w:space="0" w:color="auto"/>
          </w:divBdr>
          <w:divsChild>
            <w:div w:id="1516797709">
              <w:marLeft w:val="0"/>
              <w:marRight w:val="0"/>
              <w:marTop w:val="0"/>
              <w:marBottom w:val="0"/>
              <w:divBdr>
                <w:top w:val="none" w:sz="0" w:space="0" w:color="auto"/>
                <w:left w:val="none" w:sz="0" w:space="0" w:color="auto"/>
                <w:bottom w:val="none" w:sz="0" w:space="0" w:color="auto"/>
                <w:right w:val="none" w:sz="0" w:space="0" w:color="auto"/>
              </w:divBdr>
              <w:divsChild>
                <w:div w:id="1052578820">
                  <w:marLeft w:val="0"/>
                  <w:marRight w:val="1"/>
                  <w:marTop w:val="0"/>
                  <w:marBottom w:val="0"/>
                  <w:divBdr>
                    <w:top w:val="none" w:sz="0" w:space="0" w:color="auto"/>
                    <w:left w:val="none" w:sz="0" w:space="0" w:color="auto"/>
                    <w:bottom w:val="none" w:sz="0" w:space="0" w:color="auto"/>
                    <w:right w:val="none" w:sz="0" w:space="0" w:color="auto"/>
                  </w:divBdr>
                  <w:divsChild>
                    <w:div w:id="399909285">
                      <w:marLeft w:val="0"/>
                      <w:marRight w:val="0"/>
                      <w:marTop w:val="0"/>
                      <w:marBottom w:val="0"/>
                      <w:divBdr>
                        <w:top w:val="none" w:sz="0" w:space="0" w:color="auto"/>
                        <w:left w:val="none" w:sz="0" w:space="0" w:color="auto"/>
                        <w:bottom w:val="none" w:sz="0" w:space="0" w:color="auto"/>
                        <w:right w:val="none" w:sz="0" w:space="0" w:color="auto"/>
                      </w:divBdr>
                      <w:divsChild>
                        <w:div w:id="1774864363">
                          <w:marLeft w:val="0"/>
                          <w:marRight w:val="0"/>
                          <w:marTop w:val="0"/>
                          <w:marBottom w:val="0"/>
                          <w:divBdr>
                            <w:top w:val="none" w:sz="0" w:space="0" w:color="auto"/>
                            <w:left w:val="none" w:sz="0" w:space="0" w:color="auto"/>
                            <w:bottom w:val="none" w:sz="0" w:space="0" w:color="auto"/>
                            <w:right w:val="none" w:sz="0" w:space="0" w:color="auto"/>
                          </w:divBdr>
                          <w:divsChild>
                            <w:div w:id="45033571">
                              <w:marLeft w:val="0"/>
                              <w:marRight w:val="0"/>
                              <w:marTop w:val="120"/>
                              <w:marBottom w:val="360"/>
                              <w:divBdr>
                                <w:top w:val="none" w:sz="0" w:space="0" w:color="auto"/>
                                <w:left w:val="none" w:sz="0" w:space="0" w:color="auto"/>
                                <w:bottom w:val="none" w:sz="0" w:space="0" w:color="auto"/>
                                <w:right w:val="none" w:sz="0" w:space="0" w:color="auto"/>
                              </w:divBdr>
                              <w:divsChild>
                                <w:div w:id="505631766">
                                  <w:marLeft w:val="420"/>
                                  <w:marRight w:val="0"/>
                                  <w:marTop w:val="0"/>
                                  <w:marBottom w:val="0"/>
                                  <w:divBdr>
                                    <w:top w:val="none" w:sz="0" w:space="0" w:color="auto"/>
                                    <w:left w:val="none" w:sz="0" w:space="0" w:color="auto"/>
                                    <w:bottom w:val="none" w:sz="0" w:space="0" w:color="auto"/>
                                    <w:right w:val="none" w:sz="0" w:space="0" w:color="auto"/>
                                  </w:divBdr>
                                  <w:divsChild>
                                    <w:div w:id="441656585">
                                      <w:marLeft w:val="0"/>
                                      <w:marRight w:val="0"/>
                                      <w:marTop w:val="34"/>
                                      <w:marBottom w:val="34"/>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sChild>
                                        <w:div w:id="177158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541854">
                              <w:marLeft w:val="0"/>
                              <w:marRight w:val="0"/>
                              <w:marTop w:val="120"/>
                              <w:marBottom w:val="360"/>
                              <w:divBdr>
                                <w:top w:val="none" w:sz="0" w:space="0" w:color="auto"/>
                                <w:left w:val="none" w:sz="0" w:space="0" w:color="auto"/>
                                <w:bottom w:val="none" w:sz="0" w:space="0" w:color="auto"/>
                                <w:right w:val="none" w:sz="0" w:space="0" w:color="auto"/>
                              </w:divBdr>
                              <w:divsChild>
                                <w:div w:id="2097968761">
                                  <w:marLeft w:val="0"/>
                                  <w:marRight w:val="0"/>
                                  <w:marTop w:val="0"/>
                                  <w:marBottom w:val="0"/>
                                  <w:divBdr>
                                    <w:top w:val="none" w:sz="0" w:space="0" w:color="auto"/>
                                    <w:left w:val="none" w:sz="0" w:space="0" w:color="auto"/>
                                    <w:bottom w:val="none" w:sz="0" w:space="0" w:color="auto"/>
                                    <w:right w:val="none" w:sz="0" w:space="0" w:color="auto"/>
                                  </w:divBdr>
                                </w:div>
                                <w:div w:id="274334635">
                                  <w:marLeft w:val="420"/>
                                  <w:marRight w:val="0"/>
                                  <w:marTop w:val="0"/>
                                  <w:marBottom w:val="0"/>
                                  <w:divBdr>
                                    <w:top w:val="none" w:sz="0" w:space="0" w:color="auto"/>
                                    <w:left w:val="none" w:sz="0" w:space="0" w:color="auto"/>
                                    <w:bottom w:val="none" w:sz="0" w:space="0" w:color="auto"/>
                                    <w:right w:val="none" w:sz="0" w:space="0" w:color="auto"/>
                                  </w:divBdr>
                                  <w:divsChild>
                                    <w:div w:id="1024595831">
                                      <w:marLeft w:val="0"/>
                                      <w:marRight w:val="0"/>
                                      <w:marTop w:val="34"/>
                                      <w:marBottom w:val="34"/>
                                      <w:divBdr>
                                        <w:top w:val="none" w:sz="0" w:space="0" w:color="auto"/>
                                        <w:left w:val="none" w:sz="0" w:space="0" w:color="auto"/>
                                        <w:bottom w:val="none" w:sz="0" w:space="0" w:color="auto"/>
                                        <w:right w:val="none" w:sz="0" w:space="0" w:color="auto"/>
                                      </w:divBdr>
                                    </w:div>
                                    <w:div w:id="394160980">
                                      <w:marLeft w:val="0"/>
                                      <w:marRight w:val="0"/>
                                      <w:marTop w:val="0"/>
                                      <w:marBottom w:val="0"/>
                                      <w:divBdr>
                                        <w:top w:val="none" w:sz="0" w:space="0" w:color="auto"/>
                                        <w:left w:val="none" w:sz="0" w:space="0" w:color="auto"/>
                                        <w:bottom w:val="none" w:sz="0" w:space="0" w:color="auto"/>
                                        <w:right w:val="none" w:sz="0" w:space="0" w:color="auto"/>
                                      </w:divBdr>
                                      <w:divsChild>
                                        <w:div w:id="91220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4028073">
      <w:bodyDiv w:val="1"/>
      <w:marLeft w:val="0"/>
      <w:marRight w:val="0"/>
      <w:marTop w:val="0"/>
      <w:marBottom w:val="0"/>
      <w:divBdr>
        <w:top w:val="none" w:sz="0" w:space="0" w:color="auto"/>
        <w:left w:val="none" w:sz="0" w:space="0" w:color="auto"/>
        <w:bottom w:val="none" w:sz="0" w:space="0" w:color="auto"/>
        <w:right w:val="none" w:sz="0" w:space="0" w:color="auto"/>
      </w:divBdr>
      <w:divsChild>
        <w:div w:id="46993086">
          <w:marLeft w:val="0"/>
          <w:marRight w:val="0"/>
          <w:marTop w:val="0"/>
          <w:marBottom w:val="0"/>
          <w:divBdr>
            <w:top w:val="none" w:sz="0" w:space="0" w:color="auto"/>
            <w:left w:val="none" w:sz="0" w:space="0" w:color="auto"/>
            <w:bottom w:val="none" w:sz="0" w:space="0" w:color="auto"/>
            <w:right w:val="none" w:sz="0" w:space="0" w:color="auto"/>
          </w:divBdr>
          <w:divsChild>
            <w:div w:id="1047877765">
              <w:marLeft w:val="0"/>
              <w:marRight w:val="0"/>
              <w:marTop w:val="0"/>
              <w:marBottom w:val="0"/>
              <w:divBdr>
                <w:top w:val="none" w:sz="0" w:space="0" w:color="auto"/>
                <w:left w:val="none" w:sz="0" w:space="0" w:color="auto"/>
                <w:bottom w:val="none" w:sz="0" w:space="0" w:color="auto"/>
                <w:right w:val="none" w:sz="0" w:space="0" w:color="auto"/>
              </w:divBdr>
              <w:divsChild>
                <w:div w:id="204690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1940">
          <w:marLeft w:val="0"/>
          <w:marRight w:val="0"/>
          <w:marTop w:val="0"/>
          <w:marBottom w:val="0"/>
          <w:divBdr>
            <w:top w:val="none" w:sz="0" w:space="0" w:color="auto"/>
            <w:left w:val="none" w:sz="0" w:space="0" w:color="auto"/>
            <w:bottom w:val="none" w:sz="0" w:space="0" w:color="auto"/>
            <w:right w:val="none" w:sz="0" w:space="0" w:color="auto"/>
          </w:divBdr>
          <w:divsChild>
            <w:div w:id="35350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072031">
      <w:bodyDiv w:val="1"/>
      <w:marLeft w:val="0"/>
      <w:marRight w:val="0"/>
      <w:marTop w:val="0"/>
      <w:marBottom w:val="0"/>
      <w:divBdr>
        <w:top w:val="none" w:sz="0" w:space="0" w:color="auto"/>
        <w:left w:val="none" w:sz="0" w:space="0" w:color="auto"/>
        <w:bottom w:val="none" w:sz="0" w:space="0" w:color="auto"/>
        <w:right w:val="none" w:sz="0" w:space="0" w:color="auto"/>
      </w:divBdr>
      <w:divsChild>
        <w:div w:id="1185094696">
          <w:marLeft w:val="0"/>
          <w:marRight w:val="1"/>
          <w:marTop w:val="0"/>
          <w:marBottom w:val="0"/>
          <w:divBdr>
            <w:top w:val="none" w:sz="0" w:space="0" w:color="auto"/>
            <w:left w:val="none" w:sz="0" w:space="0" w:color="auto"/>
            <w:bottom w:val="none" w:sz="0" w:space="0" w:color="auto"/>
            <w:right w:val="none" w:sz="0" w:space="0" w:color="auto"/>
          </w:divBdr>
          <w:divsChild>
            <w:div w:id="28185239">
              <w:marLeft w:val="0"/>
              <w:marRight w:val="0"/>
              <w:marTop w:val="0"/>
              <w:marBottom w:val="0"/>
              <w:divBdr>
                <w:top w:val="none" w:sz="0" w:space="0" w:color="auto"/>
                <w:left w:val="none" w:sz="0" w:space="0" w:color="auto"/>
                <w:bottom w:val="none" w:sz="0" w:space="0" w:color="auto"/>
                <w:right w:val="none" w:sz="0" w:space="0" w:color="auto"/>
              </w:divBdr>
              <w:divsChild>
                <w:div w:id="1247223096">
                  <w:marLeft w:val="0"/>
                  <w:marRight w:val="1"/>
                  <w:marTop w:val="0"/>
                  <w:marBottom w:val="0"/>
                  <w:divBdr>
                    <w:top w:val="none" w:sz="0" w:space="0" w:color="auto"/>
                    <w:left w:val="none" w:sz="0" w:space="0" w:color="auto"/>
                    <w:bottom w:val="none" w:sz="0" w:space="0" w:color="auto"/>
                    <w:right w:val="none" w:sz="0" w:space="0" w:color="auto"/>
                  </w:divBdr>
                  <w:divsChild>
                    <w:div w:id="897932376">
                      <w:marLeft w:val="0"/>
                      <w:marRight w:val="0"/>
                      <w:marTop w:val="0"/>
                      <w:marBottom w:val="0"/>
                      <w:divBdr>
                        <w:top w:val="none" w:sz="0" w:space="0" w:color="auto"/>
                        <w:left w:val="none" w:sz="0" w:space="0" w:color="auto"/>
                        <w:bottom w:val="none" w:sz="0" w:space="0" w:color="auto"/>
                        <w:right w:val="none" w:sz="0" w:space="0" w:color="auto"/>
                      </w:divBdr>
                      <w:divsChild>
                        <w:div w:id="245964837">
                          <w:marLeft w:val="0"/>
                          <w:marRight w:val="0"/>
                          <w:marTop w:val="0"/>
                          <w:marBottom w:val="0"/>
                          <w:divBdr>
                            <w:top w:val="none" w:sz="0" w:space="0" w:color="auto"/>
                            <w:left w:val="none" w:sz="0" w:space="0" w:color="auto"/>
                            <w:bottom w:val="none" w:sz="0" w:space="0" w:color="auto"/>
                            <w:right w:val="none" w:sz="0" w:space="0" w:color="auto"/>
                          </w:divBdr>
                          <w:divsChild>
                            <w:div w:id="744644381">
                              <w:marLeft w:val="0"/>
                              <w:marRight w:val="0"/>
                              <w:marTop w:val="120"/>
                              <w:marBottom w:val="360"/>
                              <w:divBdr>
                                <w:top w:val="none" w:sz="0" w:space="0" w:color="auto"/>
                                <w:left w:val="none" w:sz="0" w:space="0" w:color="auto"/>
                                <w:bottom w:val="none" w:sz="0" w:space="0" w:color="auto"/>
                                <w:right w:val="none" w:sz="0" w:space="0" w:color="auto"/>
                              </w:divBdr>
                              <w:divsChild>
                                <w:div w:id="2048136678">
                                  <w:marLeft w:val="420"/>
                                  <w:marRight w:val="0"/>
                                  <w:marTop w:val="0"/>
                                  <w:marBottom w:val="0"/>
                                  <w:divBdr>
                                    <w:top w:val="none" w:sz="0" w:space="0" w:color="auto"/>
                                    <w:left w:val="none" w:sz="0" w:space="0" w:color="auto"/>
                                    <w:bottom w:val="none" w:sz="0" w:space="0" w:color="auto"/>
                                    <w:right w:val="none" w:sz="0" w:space="0" w:color="auto"/>
                                  </w:divBdr>
                                  <w:divsChild>
                                    <w:div w:id="18941217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714436">
      <w:bodyDiv w:val="1"/>
      <w:marLeft w:val="0"/>
      <w:marRight w:val="0"/>
      <w:marTop w:val="0"/>
      <w:marBottom w:val="0"/>
      <w:divBdr>
        <w:top w:val="none" w:sz="0" w:space="0" w:color="auto"/>
        <w:left w:val="none" w:sz="0" w:space="0" w:color="auto"/>
        <w:bottom w:val="none" w:sz="0" w:space="0" w:color="auto"/>
        <w:right w:val="none" w:sz="0" w:space="0" w:color="auto"/>
      </w:divBdr>
      <w:divsChild>
        <w:div w:id="563101402">
          <w:marLeft w:val="0"/>
          <w:marRight w:val="1"/>
          <w:marTop w:val="0"/>
          <w:marBottom w:val="0"/>
          <w:divBdr>
            <w:top w:val="none" w:sz="0" w:space="0" w:color="auto"/>
            <w:left w:val="none" w:sz="0" w:space="0" w:color="auto"/>
            <w:bottom w:val="none" w:sz="0" w:space="0" w:color="auto"/>
            <w:right w:val="none" w:sz="0" w:space="0" w:color="auto"/>
          </w:divBdr>
          <w:divsChild>
            <w:div w:id="1337805490">
              <w:marLeft w:val="0"/>
              <w:marRight w:val="0"/>
              <w:marTop w:val="0"/>
              <w:marBottom w:val="0"/>
              <w:divBdr>
                <w:top w:val="none" w:sz="0" w:space="0" w:color="auto"/>
                <w:left w:val="none" w:sz="0" w:space="0" w:color="auto"/>
                <w:bottom w:val="none" w:sz="0" w:space="0" w:color="auto"/>
                <w:right w:val="none" w:sz="0" w:space="0" w:color="auto"/>
              </w:divBdr>
              <w:divsChild>
                <w:div w:id="377053860">
                  <w:marLeft w:val="0"/>
                  <w:marRight w:val="1"/>
                  <w:marTop w:val="0"/>
                  <w:marBottom w:val="0"/>
                  <w:divBdr>
                    <w:top w:val="none" w:sz="0" w:space="0" w:color="auto"/>
                    <w:left w:val="none" w:sz="0" w:space="0" w:color="auto"/>
                    <w:bottom w:val="none" w:sz="0" w:space="0" w:color="auto"/>
                    <w:right w:val="none" w:sz="0" w:space="0" w:color="auto"/>
                  </w:divBdr>
                  <w:divsChild>
                    <w:div w:id="2102948939">
                      <w:marLeft w:val="0"/>
                      <w:marRight w:val="0"/>
                      <w:marTop w:val="0"/>
                      <w:marBottom w:val="0"/>
                      <w:divBdr>
                        <w:top w:val="none" w:sz="0" w:space="0" w:color="auto"/>
                        <w:left w:val="none" w:sz="0" w:space="0" w:color="auto"/>
                        <w:bottom w:val="none" w:sz="0" w:space="0" w:color="auto"/>
                        <w:right w:val="none" w:sz="0" w:space="0" w:color="auto"/>
                      </w:divBdr>
                      <w:divsChild>
                        <w:div w:id="263079274">
                          <w:marLeft w:val="0"/>
                          <w:marRight w:val="0"/>
                          <w:marTop w:val="0"/>
                          <w:marBottom w:val="0"/>
                          <w:divBdr>
                            <w:top w:val="none" w:sz="0" w:space="0" w:color="auto"/>
                            <w:left w:val="none" w:sz="0" w:space="0" w:color="auto"/>
                            <w:bottom w:val="none" w:sz="0" w:space="0" w:color="auto"/>
                            <w:right w:val="none" w:sz="0" w:space="0" w:color="auto"/>
                          </w:divBdr>
                          <w:divsChild>
                            <w:div w:id="817767574">
                              <w:marLeft w:val="0"/>
                              <w:marRight w:val="0"/>
                              <w:marTop w:val="120"/>
                              <w:marBottom w:val="360"/>
                              <w:divBdr>
                                <w:top w:val="none" w:sz="0" w:space="0" w:color="auto"/>
                                <w:left w:val="none" w:sz="0" w:space="0" w:color="auto"/>
                                <w:bottom w:val="none" w:sz="0" w:space="0" w:color="auto"/>
                                <w:right w:val="none" w:sz="0" w:space="0" w:color="auto"/>
                              </w:divBdr>
                              <w:divsChild>
                                <w:div w:id="584076588">
                                  <w:marLeft w:val="420"/>
                                  <w:marRight w:val="0"/>
                                  <w:marTop w:val="0"/>
                                  <w:marBottom w:val="0"/>
                                  <w:divBdr>
                                    <w:top w:val="none" w:sz="0" w:space="0" w:color="auto"/>
                                    <w:left w:val="none" w:sz="0" w:space="0" w:color="auto"/>
                                    <w:bottom w:val="none" w:sz="0" w:space="0" w:color="auto"/>
                                    <w:right w:val="none" w:sz="0" w:space="0" w:color="auto"/>
                                  </w:divBdr>
                                  <w:divsChild>
                                    <w:div w:id="15634414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0999758">
      <w:bodyDiv w:val="1"/>
      <w:marLeft w:val="0"/>
      <w:marRight w:val="0"/>
      <w:marTop w:val="0"/>
      <w:marBottom w:val="0"/>
      <w:divBdr>
        <w:top w:val="none" w:sz="0" w:space="0" w:color="auto"/>
        <w:left w:val="none" w:sz="0" w:space="0" w:color="auto"/>
        <w:bottom w:val="none" w:sz="0" w:space="0" w:color="auto"/>
        <w:right w:val="none" w:sz="0" w:space="0" w:color="auto"/>
      </w:divBdr>
      <w:divsChild>
        <w:div w:id="481000616">
          <w:marLeft w:val="0"/>
          <w:marRight w:val="0"/>
          <w:marTop w:val="0"/>
          <w:marBottom w:val="0"/>
          <w:divBdr>
            <w:top w:val="none" w:sz="0" w:space="0" w:color="auto"/>
            <w:left w:val="none" w:sz="0" w:space="0" w:color="auto"/>
            <w:bottom w:val="none" w:sz="0" w:space="0" w:color="auto"/>
            <w:right w:val="none" w:sz="0" w:space="0" w:color="auto"/>
          </w:divBdr>
          <w:divsChild>
            <w:div w:id="686710985">
              <w:marLeft w:val="0"/>
              <w:marRight w:val="0"/>
              <w:marTop w:val="0"/>
              <w:marBottom w:val="0"/>
              <w:divBdr>
                <w:top w:val="none" w:sz="0" w:space="0" w:color="auto"/>
                <w:left w:val="none" w:sz="0" w:space="0" w:color="auto"/>
                <w:bottom w:val="none" w:sz="0" w:space="0" w:color="auto"/>
                <w:right w:val="none" w:sz="0" w:space="0" w:color="auto"/>
              </w:divBdr>
              <w:divsChild>
                <w:div w:id="1208562639">
                  <w:marLeft w:val="0"/>
                  <w:marRight w:val="0"/>
                  <w:marTop w:val="0"/>
                  <w:marBottom w:val="0"/>
                  <w:divBdr>
                    <w:top w:val="none" w:sz="0" w:space="0" w:color="auto"/>
                    <w:left w:val="none" w:sz="0" w:space="0" w:color="auto"/>
                    <w:bottom w:val="none" w:sz="0" w:space="0" w:color="auto"/>
                    <w:right w:val="none" w:sz="0" w:space="0" w:color="auto"/>
                  </w:divBdr>
                  <w:divsChild>
                    <w:div w:id="1837569811">
                      <w:marLeft w:val="0"/>
                      <w:marRight w:val="0"/>
                      <w:marTop w:val="0"/>
                      <w:marBottom w:val="0"/>
                      <w:divBdr>
                        <w:top w:val="none" w:sz="0" w:space="0" w:color="auto"/>
                        <w:left w:val="none" w:sz="0" w:space="0" w:color="auto"/>
                        <w:bottom w:val="none" w:sz="0" w:space="0" w:color="auto"/>
                        <w:right w:val="none" w:sz="0" w:space="0" w:color="auto"/>
                      </w:divBdr>
                      <w:divsChild>
                        <w:div w:id="7700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3339987">
      <w:bodyDiv w:val="1"/>
      <w:marLeft w:val="0"/>
      <w:marRight w:val="0"/>
      <w:marTop w:val="0"/>
      <w:marBottom w:val="0"/>
      <w:divBdr>
        <w:top w:val="none" w:sz="0" w:space="0" w:color="auto"/>
        <w:left w:val="none" w:sz="0" w:space="0" w:color="auto"/>
        <w:bottom w:val="none" w:sz="0" w:space="0" w:color="auto"/>
        <w:right w:val="none" w:sz="0" w:space="0" w:color="auto"/>
      </w:divBdr>
      <w:divsChild>
        <w:div w:id="1645235378">
          <w:marLeft w:val="0"/>
          <w:marRight w:val="1"/>
          <w:marTop w:val="0"/>
          <w:marBottom w:val="0"/>
          <w:divBdr>
            <w:top w:val="none" w:sz="0" w:space="0" w:color="auto"/>
            <w:left w:val="none" w:sz="0" w:space="0" w:color="auto"/>
            <w:bottom w:val="none" w:sz="0" w:space="0" w:color="auto"/>
            <w:right w:val="none" w:sz="0" w:space="0" w:color="auto"/>
          </w:divBdr>
          <w:divsChild>
            <w:div w:id="2067406873">
              <w:marLeft w:val="0"/>
              <w:marRight w:val="0"/>
              <w:marTop w:val="0"/>
              <w:marBottom w:val="0"/>
              <w:divBdr>
                <w:top w:val="none" w:sz="0" w:space="0" w:color="auto"/>
                <w:left w:val="none" w:sz="0" w:space="0" w:color="auto"/>
                <w:bottom w:val="none" w:sz="0" w:space="0" w:color="auto"/>
                <w:right w:val="none" w:sz="0" w:space="0" w:color="auto"/>
              </w:divBdr>
              <w:divsChild>
                <w:div w:id="522014946">
                  <w:marLeft w:val="0"/>
                  <w:marRight w:val="1"/>
                  <w:marTop w:val="0"/>
                  <w:marBottom w:val="0"/>
                  <w:divBdr>
                    <w:top w:val="none" w:sz="0" w:space="0" w:color="auto"/>
                    <w:left w:val="none" w:sz="0" w:space="0" w:color="auto"/>
                    <w:bottom w:val="none" w:sz="0" w:space="0" w:color="auto"/>
                    <w:right w:val="none" w:sz="0" w:space="0" w:color="auto"/>
                  </w:divBdr>
                  <w:divsChild>
                    <w:div w:id="396978221">
                      <w:marLeft w:val="0"/>
                      <w:marRight w:val="0"/>
                      <w:marTop w:val="0"/>
                      <w:marBottom w:val="0"/>
                      <w:divBdr>
                        <w:top w:val="none" w:sz="0" w:space="0" w:color="auto"/>
                        <w:left w:val="none" w:sz="0" w:space="0" w:color="auto"/>
                        <w:bottom w:val="none" w:sz="0" w:space="0" w:color="auto"/>
                        <w:right w:val="none" w:sz="0" w:space="0" w:color="auto"/>
                      </w:divBdr>
                      <w:divsChild>
                        <w:div w:id="694311639">
                          <w:marLeft w:val="0"/>
                          <w:marRight w:val="0"/>
                          <w:marTop w:val="0"/>
                          <w:marBottom w:val="0"/>
                          <w:divBdr>
                            <w:top w:val="none" w:sz="0" w:space="0" w:color="auto"/>
                            <w:left w:val="none" w:sz="0" w:space="0" w:color="auto"/>
                            <w:bottom w:val="none" w:sz="0" w:space="0" w:color="auto"/>
                            <w:right w:val="none" w:sz="0" w:space="0" w:color="auto"/>
                          </w:divBdr>
                          <w:divsChild>
                            <w:div w:id="1981617068">
                              <w:marLeft w:val="0"/>
                              <w:marRight w:val="0"/>
                              <w:marTop w:val="120"/>
                              <w:marBottom w:val="360"/>
                              <w:divBdr>
                                <w:top w:val="none" w:sz="0" w:space="0" w:color="auto"/>
                                <w:left w:val="none" w:sz="0" w:space="0" w:color="auto"/>
                                <w:bottom w:val="none" w:sz="0" w:space="0" w:color="auto"/>
                                <w:right w:val="none" w:sz="0" w:space="0" w:color="auto"/>
                              </w:divBdr>
                              <w:divsChild>
                                <w:div w:id="528761276">
                                  <w:marLeft w:val="420"/>
                                  <w:marRight w:val="0"/>
                                  <w:marTop w:val="0"/>
                                  <w:marBottom w:val="0"/>
                                  <w:divBdr>
                                    <w:top w:val="none" w:sz="0" w:space="0" w:color="auto"/>
                                    <w:left w:val="none" w:sz="0" w:space="0" w:color="auto"/>
                                    <w:bottom w:val="none" w:sz="0" w:space="0" w:color="auto"/>
                                    <w:right w:val="none" w:sz="0" w:space="0" w:color="auto"/>
                                  </w:divBdr>
                                  <w:divsChild>
                                    <w:div w:id="12123816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8085795">
      <w:bodyDiv w:val="1"/>
      <w:marLeft w:val="0"/>
      <w:marRight w:val="0"/>
      <w:marTop w:val="0"/>
      <w:marBottom w:val="0"/>
      <w:divBdr>
        <w:top w:val="none" w:sz="0" w:space="0" w:color="auto"/>
        <w:left w:val="none" w:sz="0" w:space="0" w:color="auto"/>
        <w:bottom w:val="none" w:sz="0" w:space="0" w:color="auto"/>
        <w:right w:val="none" w:sz="0" w:space="0" w:color="auto"/>
      </w:divBdr>
      <w:divsChild>
        <w:div w:id="1548909966">
          <w:marLeft w:val="0"/>
          <w:marRight w:val="1"/>
          <w:marTop w:val="0"/>
          <w:marBottom w:val="0"/>
          <w:divBdr>
            <w:top w:val="none" w:sz="0" w:space="0" w:color="auto"/>
            <w:left w:val="none" w:sz="0" w:space="0" w:color="auto"/>
            <w:bottom w:val="none" w:sz="0" w:space="0" w:color="auto"/>
            <w:right w:val="none" w:sz="0" w:space="0" w:color="auto"/>
          </w:divBdr>
          <w:divsChild>
            <w:div w:id="902984397">
              <w:marLeft w:val="0"/>
              <w:marRight w:val="0"/>
              <w:marTop w:val="0"/>
              <w:marBottom w:val="0"/>
              <w:divBdr>
                <w:top w:val="none" w:sz="0" w:space="0" w:color="auto"/>
                <w:left w:val="none" w:sz="0" w:space="0" w:color="auto"/>
                <w:bottom w:val="none" w:sz="0" w:space="0" w:color="auto"/>
                <w:right w:val="none" w:sz="0" w:space="0" w:color="auto"/>
              </w:divBdr>
              <w:divsChild>
                <w:div w:id="10648776">
                  <w:marLeft w:val="0"/>
                  <w:marRight w:val="1"/>
                  <w:marTop w:val="0"/>
                  <w:marBottom w:val="0"/>
                  <w:divBdr>
                    <w:top w:val="none" w:sz="0" w:space="0" w:color="auto"/>
                    <w:left w:val="none" w:sz="0" w:space="0" w:color="auto"/>
                    <w:bottom w:val="none" w:sz="0" w:space="0" w:color="auto"/>
                    <w:right w:val="none" w:sz="0" w:space="0" w:color="auto"/>
                  </w:divBdr>
                  <w:divsChild>
                    <w:div w:id="1784378356">
                      <w:marLeft w:val="0"/>
                      <w:marRight w:val="0"/>
                      <w:marTop w:val="0"/>
                      <w:marBottom w:val="0"/>
                      <w:divBdr>
                        <w:top w:val="none" w:sz="0" w:space="0" w:color="auto"/>
                        <w:left w:val="none" w:sz="0" w:space="0" w:color="auto"/>
                        <w:bottom w:val="none" w:sz="0" w:space="0" w:color="auto"/>
                        <w:right w:val="none" w:sz="0" w:space="0" w:color="auto"/>
                      </w:divBdr>
                      <w:divsChild>
                        <w:div w:id="1666932625">
                          <w:marLeft w:val="0"/>
                          <w:marRight w:val="0"/>
                          <w:marTop w:val="0"/>
                          <w:marBottom w:val="0"/>
                          <w:divBdr>
                            <w:top w:val="none" w:sz="0" w:space="0" w:color="auto"/>
                            <w:left w:val="none" w:sz="0" w:space="0" w:color="auto"/>
                            <w:bottom w:val="none" w:sz="0" w:space="0" w:color="auto"/>
                            <w:right w:val="none" w:sz="0" w:space="0" w:color="auto"/>
                          </w:divBdr>
                          <w:divsChild>
                            <w:div w:id="1449280482">
                              <w:marLeft w:val="0"/>
                              <w:marRight w:val="0"/>
                              <w:marTop w:val="120"/>
                              <w:marBottom w:val="360"/>
                              <w:divBdr>
                                <w:top w:val="none" w:sz="0" w:space="0" w:color="auto"/>
                                <w:left w:val="none" w:sz="0" w:space="0" w:color="auto"/>
                                <w:bottom w:val="none" w:sz="0" w:space="0" w:color="auto"/>
                                <w:right w:val="none" w:sz="0" w:space="0" w:color="auto"/>
                              </w:divBdr>
                              <w:divsChild>
                                <w:div w:id="65812049">
                                  <w:marLeft w:val="420"/>
                                  <w:marRight w:val="0"/>
                                  <w:marTop w:val="0"/>
                                  <w:marBottom w:val="0"/>
                                  <w:divBdr>
                                    <w:top w:val="none" w:sz="0" w:space="0" w:color="auto"/>
                                    <w:left w:val="none" w:sz="0" w:space="0" w:color="auto"/>
                                    <w:bottom w:val="none" w:sz="0" w:space="0" w:color="auto"/>
                                    <w:right w:val="none" w:sz="0" w:space="0" w:color="auto"/>
                                  </w:divBdr>
                                  <w:divsChild>
                                    <w:div w:id="16088474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6792060">
      <w:bodyDiv w:val="1"/>
      <w:marLeft w:val="0"/>
      <w:marRight w:val="0"/>
      <w:marTop w:val="0"/>
      <w:marBottom w:val="0"/>
      <w:divBdr>
        <w:top w:val="none" w:sz="0" w:space="0" w:color="auto"/>
        <w:left w:val="none" w:sz="0" w:space="0" w:color="auto"/>
        <w:bottom w:val="none" w:sz="0" w:space="0" w:color="auto"/>
        <w:right w:val="none" w:sz="0" w:space="0" w:color="auto"/>
      </w:divBdr>
      <w:divsChild>
        <w:div w:id="696396816">
          <w:marLeft w:val="0"/>
          <w:marRight w:val="1"/>
          <w:marTop w:val="0"/>
          <w:marBottom w:val="0"/>
          <w:divBdr>
            <w:top w:val="none" w:sz="0" w:space="0" w:color="auto"/>
            <w:left w:val="none" w:sz="0" w:space="0" w:color="auto"/>
            <w:bottom w:val="none" w:sz="0" w:space="0" w:color="auto"/>
            <w:right w:val="none" w:sz="0" w:space="0" w:color="auto"/>
          </w:divBdr>
          <w:divsChild>
            <w:div w:id="905381185">
              <w:marLeft w:val="0"/>
              <w:marRight w:val="0"/>
              <w:marTop w:val="0"/>
              <w:marBottom w:val="0"/>
              <w:divBdr>
                <w:top w:val="none" w:sz="0" w:space="0" w:color="auto"/>
                <w:left w:val="none" w:sz="0" w:space="0" w:color="auto"/>
                <w:bottom w:val="none" w:sz="0" w:space="0" w:color="auto"/>
                <w:right w:val="none" w:sz="0" w:space="0" w:color="auto"/>
              </w:divBdr>
              <w:divsChild>
                <w:div w:id="196628480">
                  <w:marLeft w:val="0"/>
                  <w:marRight w:val="1"/>
                  <w:marTop w:val="0"/>
                  <w:marBottom w:val="0"/>
                  <w:divBdr>
                    <w:top w:val="none" w:sz="0" w:space="0" w:color="auto"/>
                    <w:left w:val="none" w:sz="0" w:space="0" w:color="auto"/>
                    <w:bottom w:val="none" w:sz="0" w:space="0" w:color="auto"/>
                    <w:right w:val="none" w:sz="0" w:space="0" w:color="auto"/>
                  </w:divBdr>
                  <w:divsChild>
                    <w:div w:id="746729829">
                      <w:marLeft w:val="0"/>
                      <w:marRight w:val="0"/>
                      <w:marTop w:val="0"/>
                      <w:marBottom w:val="0"/>
                      <w:divBdr>
                        <w:top w:val="none" w:sz="0" w:space="0" w:color="auto"/>
                        <w:left w:val="none" w:sz="0" w:space="0" w:color="auto"/>
                        <w:bottom w:val="none" w:sz="0" w:space="0" w:color="auto"/>
                        <w:right w:val="none" w:sz="0" w:space="0" w:color="auto"/>
                      </w:divBdr>
                      <w:divsChild>
                        <w:div w:id="1612856429">
                          <w:marLeft w:val="0"/>
                          <w:marRight w:val="0"/>
                          <w:marTop w:val="0"/>
                          <w:marBottom w:val="0"/>
                          <w:divBdr>
                            <w:top w:val="none" w:sz="0" w:space="0" w:color="auto"/>
                            <w:left w:val="none" w:sz="0" w:space="0" w:color="auto"/>
                            <w:bottom w:val="none" w:sz="0" w:space="0" w:color="auto"/>
                            <w:right w:val="none" w:sz="0" w:space="0" w:color="auto"/>
                          </w:divBdr>
                          <w:divsChild>
                            <w:div w:id="412437538">
                              <w:marLeft w:val="0"/>
                              <w:marRight w:val="0"/>
                              <w:marTop w:val="120"/>
                              <w:marBottom w:val="360"/>
                              <w:divBdr>
                                <w:top w:val="none" w:sz="0" w:space="0" w:color="auto"/>
                                <w:left w:val="none" w:sz="0" w:space="0" w:color="auto"/>
                                <w:bottom w:val="none" w:sz="0" w:space="0" w:color="auto"/>
                                <w:right w:val="none" w:sz="0" w:space="0" w:color="auto"/>
                              </w:divBdr>
                              <w:divsChild>
                                <w:div w:id="13845172">
                                  <w:marLeft w:val="420"/>
                                  <w:marRight w:val="0"/>
                                  <w:marTop w:val="0"/>
                                  <w:marBottom w:val="0"/>
                                  <w:divBdr>
                                    <w:top w:val="none" w:sz="0" w:space="0" w:color="auto"/>
                                    <w:left w:val="none" w:sz="0" w:space="0" w:color="auto"/>
                                    <w:bottom w:val="none" w:sz="0" w:space="0" w:color="auto"/>
                                    <w:right w:val="none" w:sz="0" w:space="0" w:color="auto"/>
                                  </w:divBdr>
                                  <w:divsChild>
                                    <w:div w:id="10386268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083289">
      <w:bodyDiv w:val="1"/>
      <w:marLeft w:val="0"/>
      <w:marRight w:val="0"/>
      <w:marTop w:val="0"/>
      <w:marBottom w:val="0"/>
      <w:divBdr>
        <w:top w:val="none" w:sz="0" w:space="0" w:color="auto"/>
        <w:left w:val="none" w:sz="0" w:space="0" w:color="auto"/>
        <w:bottom w:val="none" w:sz="0" w:space="0" w:color="auto"/>
        <w:right w:val="none" w:sz="0" w:space="0" w:color="auto"/>
      </w:divBdr>
      <w:divsChild>
        <w:div w:id="60105627">
          <w:marLeft w:val="0"/>
          <w:marRight w:val="1"/>
          <w:marTop w:val="0"/>
          <w:marBottom w:val="0"/>
          <w:divBdr>
            <w:top w:val="none" w:sz="0" w:space="0" w:color="auto"/>
            <w:left w:val="none" w:sz="0" w:space="0" w:color="auto"/>
            <w:bottom w:val="none" w:sz="0" w:space="0" w:color="auto"/>
            <w:right w:val="none" w:sz="0" w:space="0" w:color="auto"/>
          </w:divBdr>
          <w:divsChild>
            <w:div w:id="2083603661">
              <w:marLeft w:val="0"/>
              <w:marRight w:val="0"/>
              <w:marTop w:val="0"/>
              <w:marBottom w:val="0"/>
              <w:divBdr>
                <w:top w:val="none" w:sz="0" w:space="0" w:color="auto"/>
                <w:left w:val="none" w:sz="0" w:space="0" w:color="auto"/>
                <w:bottom w:val="none" w:sz="0" w:space="0" w:color="auto"/>
                <w:right w:val="none" w:sz="0" w:space="0" w:color="auto"/>
              </w:divBdr>
              <w:divsChild>
                <w:div w:id="479346729">
                  <w:marLeft w:val="0"/>
                  <w:marRight w:val="1"/>
                  <w:marTop w:val="0"/>
                  <w:marBottom w:val="0"/>
                  <w:divBdr>
                    <w:top w:val="none" w:sz="0" w:space="0" w:color="auto"/>
                    <w:left w:val="none" w:sz="0" w:space="0" w:color="auto"/>
                    <w:bottom w:val="none" w:sz="0" w:space="0" w:color="auto"/>
                    <w:right w:val="none" w:sz="0" w:space="0" w:color="auto"/>
                  </w:divBdr>
                  <w:divsChild>
                    <w:div w:id="881526992">
                      <w:marLeft w:val="0"/>
                      <w:marRight w:val="0"/>
                      <w:marTop w:val="0"/>
                      <w:marBottom w:val="0"/>
                      <w:divBdr>
                        <w:top w:val="none" w:sz="0" w:space="0" w:color="auto"/>
                        <w:left w:val="none" w:sz="0" w:space="0" w:color="auto"/>
                        <w:bottom w:val="none" w:sz="0" w:space="0" w:color="auto"/>
                        <w:right w:val="none" w:sz="0" w:space="0" w:color="auto"/>
                      </w:divBdr>
                      <w:divsChild>
                        <w:div w:id="2024091653">
                          <w:marLeft w:val="0"/>
                          <w:marRight w:val="0"/>
                          <w:marTop w:val="0"/>
                          <w:marBottom w:val="0"/>
                          <w:divBdr>
                            <w:top w:val="none" w:sz="0" w:space="0" w:color="auto"/>
                            <w:left w:val="none" w:sz="0" w:space="0" w:color="auto"/>
                            <w:bottom w:val="none" w:sz="0" w:space="0" w:color="auto"/>
                            <w:right w:val="none" w:sz="0" w:space="0" w:color="auto"/>
                          </w:divBdr>
                          <w:divsChild>
                            <w:div w:id="895966104">
                              <w:marLeft w:val="0"/>
                              <w:marRight w:val="0"/>
                              <w:marTop w:val="120"/>
                              <w:marBottom w:val="360"/>
                              <w:divBdr>
                                <w:top w:val="none" w:sz="0" w:space="0" w:color="auto"/>
                                <w:left w:val="none" w:sz="0" w:space="0" w:color="auto"/>
                                <w:bottom w:val="none" w:sz="0" w:space="0" w:color="auto"/>
                                <w:right w:val="none" w:sz="0" w:space="0" w:color="auto"/>
                              </w:divBdr>
                              <w:divsChild>
                                <w:div w:id="1281649012">
                                  <w:marLeft w:val="420"/>
                                  <w:marRight w:val="0"/>
                                  <w:marTop w:val="0"/>
                                  <w:marBottom w:val="0"/>
                                  <w:divBdr>
                                    <w:top w:val="none" w:sz="0" w:space="0" w:color="auto"/>
                                    <w:left w:val="none" w:sz="0" w:space="0" w:color="auto"/>
                                    <w:bottom w:val="none" w:sz="0" w:space="0" w:color="auto"/>
                                    <w:right w:val="none" w:sz="0" w:space="0" w:color="auto"/>
                                  </w:divBdr>
                                  <w:divsChild>
                                    <w:div w:id="19689721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8841706">
      <w:bodyDiv w:val="1"/>
      <w:marLeft w:val="0"/>
      <w:marRight w:val="0"/>
      <w:marTop w:val="0"/>
      <w:marBottom w:val="0"/>
      <w:divBdr>
        <w:top w:val="none" w:sz="0" w:space="0" w:color="auto"/>
        <w:left w:val="none" w:sz="0" w:space="0" w:color="auto"/>
        <w:bottom w:val="none" w:sz="0" w:space="0" w:color="auto"/>
        <w:right w:val="none" w:sz="0" w:space="0" w:color="auto"/>
      </w:divBdr>
      <w:divsChild>
        <w:div w:id="2031030853">
          <w:marLeft w:val="0"/>
          <w:marRight w:val="1"/>
          <w:marTop w:val="0"/>
          <w:marBottom w:val="0"/>
          <w:divBdr>
            <w:top w:val="none" w:sz="0" w:space="0" w:color="auto"/>
            <w:left w:val="none" w:sz="0" w:space="0" w:color="auto"/>
            <w:bottom w:val="none" w:sz="0" w:space="0" w:color="auto"/>
            <w:right w:val="none" w:sz="0" w:space="0" w:color="auto"/>
          </w:divBdr>
          <w:divsChild>
            <w:div w:id="267275232">
              <w:marLeft w:val="0"/>
              <w:marRight w:val="0"/>
              <w:marTop w:val="0"/>
              <w:marBottom w:val="0"/>
              <w:divBdr>
                <w:top w:val="none" w:sz="0" w:space="0" w:color="auto"/>
                <w:left w:val="none" w:sz="0" w:space="0" w:color="auto"/>
                <w:bottom w:val="none" w:sz="0" w:space="0" w:color="auto"/>
                <w:right w:val="none" w:sz="0" w:space="0" w:color="auto"/>
              </w:divBdr>
              <w:divsChild>
                <w:div w:id="202258726">
                  <w:marLeft w:val="0"/>
                  <w:marRight w:val="1"/>
                  <w:marTop w:val="0"/>
                  <w:marBottom w:val="0"/>
                  <w:divBdr>
                    <w:top w:val="none" w:sz="0" w:space="0" w:color="auto"/>
                    <w:left w:val="none" w:sz="0" w:space="0" w:color="auto"/>
                    <w:bottom w:val="none" w:sz="0" w:space="0" w:color="auto"/>
                    <w:right w:val="none" w:sz="0" w:space="0" w:color="auto"/>
                  </w:divBdr>
                  <w:divsChild>
                    <w:div w:id="1201358229">
                      <w:marLeft w:val="0"/>
                      <w:marRight w:val="0"/>
                      <w:marTop w:val="0"/>
                      <w:marBottom w:val="0"/>
                      <w:divBdr>
                        <w:top w:val="none" w:sz="0" w:space="0" w:color="auto"/>
                        <w:left w:val="none" w:sz="0" w:space="0" w:color="auto"/>
                        <w:bottom w:val="none" w:sz="0" w:space="0" w:color="auto"/>
                        <w:right w:val="none" w:sz="0" w:space="0" w:color="auto"/>
                      </w:divBdr>
                      <w:divsChild>
                        <w:div w:id="1644773492">
                          <w:marLeft w:val="0"/>
                          <w:marRight w:val="0"/>
                          <w:marTop w:val="0"/>
                          <w:marBottom w:val="0"/>
                          <w:divBdr>
                            <w:top w:val="none" w:sz="0" w:space="0" w:color="auto"/>
                            <w:left w:val="none" w:sz="0" w:space="0" w:color="auto"/>
                            <w:bottom w:val="none" w:sz="0" w:space="0" w:color="auto"/>
                            <w:right w:val="none" w:sz="0" w:space="0" w:color="auto"/>
                          </w:divBdr>
                          <w:divsChild>
                            <w:div w:id="317269481">
                              <w:marLeft w:val="0"/>
                              <w:marRight w:val="0"/>
                              <w:marTop w:val="120"/>
                              <w:marBottom w:val="360"/>
                              <w:divBdr>
                                <w:top w:val="none" w:sz="0" w:space="0" w:color="auto"/>
                                <w:left w:val="none" w:sz="0" w:space="0" w:color="auto"/>
                                <w:bottom w:val="none" w:sz="0" w:space="0" w:color="auto"/>
                                <w:right w:val="none" w:sz="0" w:space="0" w:color="auto"/>
                              </w:divBdr>
                              <w:divsChild>
                                <w:div w:id="243498163">
                                  <w:marLeft w:val="420"/>
                                  <w:marRight w:val="0"/>
                                  <w:marTop w:val="0"/>
                                  <w:marBottom w:val="0"/>
                                  <w:divBdr>
                                    <w:top w:val="none" w:sz="0" w:space="0" w:color="auto"/>
                                    <w:left w:val="none" w:sz="0" w:space="0" w:color="auto"/>
                                    <w:bottom w:val="none" w:sz="0" w:space="0" w:color="auto"/>
                                    <w:right w:val="none" w:sz="0" w:space="0" w:color="auto"/>
                                  </w:divBdr>
                                  <w:divsChild>
                                    <w:div w:id="19022539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0908044">
      <w:bodyDiv w:val="1"/>
      <w:marLeft w:val="0"/>
      <w:marRight w:val="0"/>
      <w:marTop w:val="0"/>
      <w:marBottom w:val="0"/>
      <w:divBdr>
        <w:top w:val="none" w:sz="0" w:space="0" w:color="auto"/>
        <w:left w:val="none" w:sz="0" w:space="0" w:color="auto"/>
        <w:bottom w:val="none" w:sz="0" w:space="0" w:color="auto"/>
        <w:right w:val="none" w:sz="0" w:space="0" w:color="auto"/>
      </w:divBdr>
      <w:divsChild>
        <w:div w:id="454567378">
          <w:marLeft w:val="0"/>
          <w:marRight w:val="1"/>
          <w:marTop w:val="0"/>
          <w:marBottom w:val="0"/>
          <w:divBdr>
            <w:top w:val="none" w:sz="0" w:space="0" w:color="auto"/>
            <w:left w:val="none" w:sz="0" w:space="0" w:color="auto"/>
            <w:bottom w:val="none" w:sz="0" w:space="0" w:color="auto"/>
            <w:right w:val="none" w:sz="0" w:space="0" w:color="auto"/>
          </w:divBdr>
          <w:divsChild>
            <w:div w:id="127011511">
              <w:marLeft w:val="0"/>
              <w:marRight w:val="0"/>
              <w:marTop w:val="0"/>
              <w:marBottom w:val="0"/>
              <w:divBdr>
                <w:top w:val="none" w:sz="0" w:space="0" w:color="auto"/>
                <w:left w:val="none" w:sz="0" w:space="0" w:color="auto"/>
                <w:bottom w:val="none" w:sz="0" w:space="0" w:color="auto"/>
                <w:right w:val="none" w:sz="0" w:space="0" w:color="auto"/>
              </w:divBdr>
              <w:divsChild>
                <w:div w:id="1971864474">
                  <w:marLeft w:val="0"/>
                  <w:marRight w:val="1"/>
                  <w:marTop w:val="0"/>
                  <w:marBottom w:val="0"/>
                  <w:divBdr>
                    <w:top w:val="none" w:sz="0" w:space="0" w:color="auto"/>
                    <w:left w:val="none" w:sz="0" w:space="0" w:color="auto"/>
                    <w:bottom w:val="none" w:sz="0" w:space="0" w:color="auto"/>
                    <w:right w:val="none" w:sz="0" w:space="0" w:color="auto"/>
                  </w:divBdr>
                  <w:divsChild>
                    <w:div w:id="36126487">
                      <w:marLeft w:val="0"/>
                      <w:marRight w:val="0"/>
                      <w:marTop w:val="0"/>
                      <w:marBottom w:val="0"/>
                      <w:divBdr>
                        <w:top w:val="none" w:sz="0" w:space="0" w:color="auto"/>
                        <w:left w:val="none" w:sz="0" w:space="0" w:color="auto"/>
                        <w:bottom w:val="none" w:sz="0" w:space="0" w:color="auto"/>
                        <w:right w:val="none" w:sz="0" w:space="0" w:color="auto"/>
                      </w:divBdr>
                      <w:divsChild>
                        <w:div w:id="1384718558">
                          <w:marLeft w:val="0"/>
                          <w:marRight w:val="0"/>
                          <w:marTop w:val="0"/>
                          <w:marBottom w:val="0"/>
                          <w:divBdr>
                            <w:top w:val="none" w:sz="0" w:space="0" w:color="auto"/>
                            <w:left w:val="none" w:sz="0" w:space="0" w:color="auto"/>
                            <w:bottom w:val="none" w:sz="0" w:space="0" w:color="auto"/>
                            <w:right w:val="none" w:sz="0" w:space="0" w:color="auto"/>
                          </w:divBdr>
                          <w:divsChild>
                            <w:div w:id="1549948155">
                              <w:marLeft w:val="0"/>
                              <w:marRight w:val="0"/>
                              <w:marTop w:val="120"/>
                              <w:marBottom w:val="360"/>
                              <w:divBdr>
                                <w:top w:val="none" w:sz="0" w:space="0" w:color="auto"/>
                                <w:left w:val="none" w:sz="0" w:space="0" w:color="auto"/>
                                <w:bottom w:val="none" w:sz="0" w:space="0" w:color="auto"/>
                                <w:right w:val="none" w:sz="0" w:space="0" w:color="auto"/>
                              </w:divBdr>
                              <w:divsChild>
                                <w:div w:id="849952091">
                                  <w:marLeft w:val="420"/>
                                  <w:marRight w:val="0"/>
                                  <w:marTop w:val="0"/>
                                  <w:marBottom w:val="0"/>
                                  <w:divBdr>
                                    <w:top w:val="none" w:sz="0" w:space="0" w:color="auto"/>
                                    <w:left w:val="none" w:sz="0" w:space="0" w:color="auto"/>
                                    <w:bottom w:val="none" w:sz="0" w:space="0" w:color="auto"/>
                                    <w:right w:val="none" w:sz="0" w:space="0" w:color="auto"/>
                                  </w:divBdr>
                                  <w:divsChild>
                                    <w:div w:id="17749314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7C3441-2B85-4302-995F-70AFF5E2E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4133</Words>
  <Characters>77735</Characters>
  <Application>Microsoft Office Word</Application>
  <DocSecurity>0</DocSecurity>
  <Lines>647</Lines>
  <Paragraphs>1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9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dc:creator>
  <cp:lastModifiedBy>Hermelijn Smits</cp:lastModifiedBy>
  <cp:revision>2</cp:revision>
  <cp:lastPrinted>2015-11-11T20:37:00Z</cp:lastPrinted>
  <dcterms:created xsi:type="dcterms:W3CDTF">2016-01-06T22:01:00Z</dcterms:created>
  <dcterms:modified xsi:type="dcterms:W3CDTF">2016-01-06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TfIuiscS"/&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